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8C98BC" w14:textId="77777777" w:rsidR="0048662E" w:rsidRPr="000F0C4C" w:rsidRDefault="0048662E" w:rsidP="0048662E">
      <w:pPr>
        <w:pStyle w:val="Heading1"/>
        <w:numPr>
          <w:ilvl w:val="0"/>
          <w:numId w:val="0"/>
        </w:numPr>
        <w:spacing w:line="360" w:lineRule="auto"/>
        <w:jc w:val="center"/>
        <w:rPr>
          <w:rFonts w:ascii="Times New Roman" w:hAnsi="Times New Roman" w:cs="Times New Roman"/>
          <w:color w:val="auto"/>
          <w:sz w:val="24"/>
        </w:rPr>
      </w:pPr>
      <w:bookmarkStart w:id="0" w:name="_Toc142645559"/>
      <w:r w:rsidRPr="000F0C4C">
        <w:rPr>
          <w:rFonts w:ascii="Times New Roman" w:hAnsi="Times New Roman" w:cs="Times New Roman"/>
          <w:color w:val="auto"/>
          <w:sz w:val="24"/>
        </w:rPr>
        <w:t>REFERENCES</w:t>
      </w:r>
      <w:bookmarkEnd w:id="0"/>
    </w:p>
    <w:p w14:paraId="6ECC31D8"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0F0C4C">
        <w:fldChar w:fldCharType="begin" w:fldLock="1"/>
      </w:r>
      <w:r w:rsidRPr="000F0C4C">
        <w:instrText xml:space="preserve">ADDIN Mendeley Bibliography CSL_BIBLIOGRAPHY </w:instrText>
      </w:r>
      <w:r w:rsidRPr="000F0C4C">
        <w:fldChar w:fldCharType="separate"/>
      </w:r>
    </w:p>
    <w:p w14:paraId="2AA12B99"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Acharya Bidhan. (2010). Questionnarie design. In </w:t>
      </w:r>
      <w:r w:rsidRPr="00D5196E">
        <w:rPr>
          <w:i/>
          <w:iCs/>
          <w:noProof/>
        </w:rPr>
        <w:t>Periodica Polytechnica Electrical Engineering</w:t>
      </w:r>
      <w:r w:rsidRPr="00D5196E">
        <w:rPr>
          <w:noProof/>
        </w:rPr>
        <w:t xml:space="preserve"> (Vol. 33). https://doi.org/10.2307/2965735</w:t>
      </w:r>
    </w:p>
    <w:p w14:paraId="04125770"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Ahyar, H., Maret, U. S., Andriani, H., Sukmana, D. J., Mada, U. G., Hardani, S.Pd., M. S., … Istiqomah, R. R. (2020). </w:t>
      </w:r>
      <w:r w:rsidRPr="00D5196E">
        <w:rPr>
          <w:i/>
          <w:iCs/>
          <w:noProof/>
        </w:rPr>
        <w:t>Buku Metode Penelitian Kualitatif &amp; Kuantitatif</w:t>
      </w:r>
      <w:r w:rsidRPr="00D5196E">
        <w:rPr>
          <w:noProof/>
        </w:rPr>
        <w:t>. Yogyakarta: Pustaka Ilmu.</w:t>
      </w:r>
    </w:p>
    <w:p w14:paraId="4EB128C5"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Aksel, A., &amp; Gürman-Kahraman, F. (2014). Video Project Assignments and their Effectiveness on Foreign Language Learning. </w:t>
      </w:r>
      <w:r w:rsidRPr="00D5196E">
        <w:rPr>
          <w:i/>
          <w:iCs/>
          <w:noProof/>
        </w:rPr>
        <w:t>Procedia - Social and Behavioral Sciences</w:t>
      </w:r>
      <w:r w:rsidRPr="00D5196E">
        <w:rPr>
          <w:noProof/>
        </w:rPr>
        <w:t xml:space="preserve">, </w:t>
      </w:r>
      <w:r w:rsidRPr="00D5196E">
        <w:rPr>
          <w:i/>
          <w:iCs/>
          <w:noProof/>
        </w:rPr>
        <w:t>141</w:t>
      </w:r>
      <w:r w:rsidRPr="00D5196E">
        <w:rPr>
          <w:noProof/>
        </w:rPr>
        <w:t>, 319–324. https://doi.org/10.1016/j.sbspro.2014.05.055</w:t>
      </w:r>
    </w:p>
    <w:p w14:paraId="7D75F989"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Andriani, R., Putri, A., &amp; Kasriyati, D. (2021). Using Video Subscribe to Improve Students ’ Speaking A bility. </w:t>
      </w:r>
      <w:r w:rsidRPr="00D5196E">
        <w:rPr>
          <w:i/>
          <w:iCs/>
          <w:noProof/>
        </w:rPr>
        <w:t>ELT-Lectura: Studies and Perspectives in English Language Teaching</w:t>
      </w:r>
      <w:r w:rsidRPr="00D5196E">
        <w:rPr>
          <w:noProof/>
        </w:rPr>
        <w:t xml:space="preserve">, </w:t>
      </w:r>
      <w:r w:rsidRPr="00D5196E">
        <w:rPr>
          <w:i/>
          <w:iCs/>
          <w:noProof/>
        </w:rPr>
        <w:t>8</w:t>
      </w:r>
      <w:r w:rsidRPr="00D5196E">
        <w:rPr>
          <w:noProof/>
        </w:rPr>
        <w:t>(1). https://doi.org/https://doi.org/10.31849/elt-lectura.v8i1.6112</w:t>
      </w:r>
    </w:p>
    <w:p w14:paraId="31F2F328"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Andriani, W., &amp; Angelina, P. (2020). English Language Education Students’ Perception of the Use of English Subtitled Movies. </w:t>
      </w:r>
      <w:r w:rsidRPr="00D5196E">
        <w:rPr>
          <w:i/>
          <w:iCs/>
          <w:noProof/>
        </w:rPr>
        <w:t>Indonesian Journal of English Language Studies (IJELS)</w:t>
      </w:r>
      <w:r w:rsidRPr="00D5196E">
        <w:rPr>
          <w:noProof/>
        </w:rPr>
        <w:t xml:space="preserve">, </w:t>
      </w:r>
      <w:r w:rsidRPr="00D5196E">
        <w:rPr>
          <w:i/>
          <w:iCs/>
          <w:noProof/>
        </w:rPr>
        <w:t>6</w:t>
      </w:r>
      <w:r w:rsidRPr="00D5196E">
        <w:rPr>
          <w:noProof/>
        </w:rPr>
        <w:t>(2), 49–59. https://doi.org/10.24071/ijels.v6i2.2824</w:t>
      </w:r>
    </w:p>
    <w:p w14:paraId="50671F12"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Asramadhani, &amp; Murni, S. (2019). Improving Students ’ Speaking Skill in Expressing Offering. </w:t>
      </w:r>
      <w:r w:rsidRPr="00D5196E">
        <w:rPr>
          <w:i/>
          <w:iCs/>
          <w:noProof/>
        </w:rPr>
        <w:t>LEI N</w:t>
      </w:r>
      <w:r w:rsidRPr="00D5196E">
        <w:rPr>
          <w:i/>
          <w:iCs/>
          <w:noProof/>
          <w:vertAlign w:val="superscript"/>
        </w:rPr>
        <w:t>o</w:t>
      </w:r>
      <w:r w:rsidRPr="00D5196E">
        <w:rPr>
          <w:i/>
          <w:iCs/>
          <w:noProof/>
        </w:rPr>
        <w:t xml:space="preserve"> 16.050, DE 31 DE JULHO DE 2014 - Política de Desenvolvimento Urbano e o Plano Diretor Estratégico Do Município de São Paulo</w:t>
      </w:r>
      <w:r w:rsidRPr="00D5196E">
        <w:rPr>
          <w:noProof/>
        </w:rPr>
        <w:t xml:space="preserve">, </w:t>
      </w:r>
      <w:r w:rsidRPr="00D5196E">
        <w:rPr>
          <w:i/>
          <w:iCs/>
          <w:noProof/>
        </w:rPr>
        <w:t>10</w:t>
      </w:r>
      <w:r w:rsidRPr="00D5196E">
        <w:rPr>
          <w:noProof/>
        </w:rPr>
        <w:t>(1), 1–10. https://doi.org/10.24114/tj.v2i2.909</w:t>
      </w:r>
    </w:p>
    <w:p w14:paraId="1F1FD1B4"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Codó, E. (2018). Interviews and Questionnaires. </w:t>
      </w:r>
      <w:r w:rsidRPr="00D5196E">
        <w:rPr>
          <w:i/>
          <w:iCs/>
          <w:noProof/>
        </w:rPr>
        <w:t>ReseachGate</w:t>
      </w:r>
      <w:r w:rsidRPr="00D5196E">
        <w:rPr>
          <w:noProof/>
        </w:rPr>
        <w:t>. https://doi.org/10.1002/9781444301120.ch9</w:t>
      </w:r>
    </w:p>
    <w:p w14:paraId="22BCA9E7"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Creswell John W. (2014). Research Design. In </w:t>
      </w:r>
      <w:r w:rsidRPr="00D5196E">
        <w:rPr>
          <w:i/>
          <w:iCs/>
          <w:noProof/>
        </w:rPr>
        <w:t>SAGE Publications India</w:t>
      </w:r>
      <w:r w:rsidRPr="00D5196E">
        <w:rPr>
          <w:noProof/>
        </w:rPr>
        <w:t>. California: SAGE Publications.</w:t>
      </w:r>
    </w:p>
    <w:p w14:paraId="3ACECFA5"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Devanti, Y. M. (2018). The Use of Video as a Media to Improve Students’ Vocabulary Mastery. </w:t>
      </w:r>
      <w:r w:rsidRPr="00D5196E">
        <w:rPr>
          <w:i/>
          <w:iCs/>
          <w:noProof/>
        </w:rPr>
        <w:t>ELLITE: Journal of English Language, Literature, and Teaching</w:t>
      </w:r>
      <w:r w:rsidRPr="00D5196E">
        <w:rPr>
          <w:noProof/>
        </w:rPr>
        <w:t xml:space="preserve">, </w:t>
      </w:r>
      <w:r w:rsidRPr="00D5196E">
        <w:rPr>
          <w:i/>
          <w:iCs/>
          <w:noProof/>
        </w:rPr>
        <w:t>3</w:t>
      </w:r>
      <w:r w:rsidRPr="00D5196E">
        <w:rPr>
          <w:noProof/>
        </w:rPr>
        <w:t>(1), 42–47. https://doi.org/10.32528/ellite.v3i1.1778</w:t>
      </w:r>
    </w:p>
    <w:p w14:paraId="2B00C6C8"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lastRenderedPageBreak/>
        <w:t xml:space="preserve">Ferdian, N. R. (2019). Linguists : Journal of Linguistics and Language Teaching Learning Strategies in Making Video Project Assignments in ESP Class. </w:t>
      </w:r>
      <w:r w:rsidRPr="00D5196E">
        <w:rPr>
          <w:i/>
          <w:iCs/>
          <w:noProof/>
        </w:rPr>
        <w:t>Journal of Linguistics and Language Teaching</w:t>
      </w:r>
      <w:r w:rsidRPr="00D5196E">
        <w:rPr>
          <w:noProof/>
        </w:rPr>
        <w:t xml:space="preserve">, </w:t>
      </w:r>
      <w:r w:rsidRPr="00D5196E">
        <w:rPr>
          <w:i/>
          <w:iCs/>
          <w:noProof/>
        </w:rPr>
        <w:t>5</w:t>
      </w:r>
      <w:r w:rsidRPr="00D5196E">
        <w:rPr>
          <w:noProof/>
        </w:rPr>
        <w:t>(1), 18–28. https://doi.org/http://dx.doi.org/10.29300/ling.v5i1.1918</w:t>
      </w:r>
    </w:p>
    <w:p w14:paraId="57D6B854"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Hafner, C. A., &amp; Miller, L. (2011). Fostering Learner Autonomy in English for Science: A Collaorative Digital Video Project in a Technological Learning Environment. </w:t>
      </w:r>
      <w:r w:rsidRPr="00D5196E">
        <w:rPr>
          <w:i/>
          <w:iCs/>
          <w:noProof/>
        </w:rPr>
        <w:t>Language Learning &amp; Technology</w:t>
      </w:r>
      <w:r w:rsidRPr="00D5196E">
        <w:rPr>
          <w:noProof/>
        </w:rPr>
        <w:t xml:space="preserve">, </w:t>
      </w:r>
      <w:r w:rsidRPr="00D5196E">
        <w:rPr>
          <w:i/>
          <w:iCs/>
          <w:noProof/>
        </w:rPr>
        <w:t>15</w:t>
      </w:r>
      <w:r w:rsidRPr="00D5196E">
        <w:rPr>
          <w:noProof/>
        </w:rPr>
        <w:t>(3), 68–86.</w:t>
      </w:r>
    </w:p>
    <w:p w14:paraId="636A47E7"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James L. Gibson John M. Ivancevich James H. Donnelly, J. R. K. (2012). </w:t>
      </w:r>
      <w:r w:rsidRPr="00D5196E">
        <w:rPr>
          <w:i/>
          <w:iCs/>
          <w:noProof/>
        </w:rPr>
        <w:t>Organizations: Behavior, Structure, Processes</w:t>
      </w:r>
      <w:r w:rsidRPr="00D5196E">
        <w:rPr>
          <w:noProof/>
        </w:rPr>
        <w:t>. New York: McGraw-Hill.</w:t>
      </w:r>
    </w:p>
    <w:p w14:paraId="7F555D81"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Kearney, M., &amp; Schuck, S. (2006). Spotlight on authentic learning: Student developed digital video projects Background literature. </w:t>
      </w:r>
      <w:r w:rsidRPr="00D5196E">
        <w:rPr>
          <w:i/>
          <w:iCs/>
          <w:noProof/>
        </w:rPr>
        <w:t>Australasian Journal of Educational Technology</w:t>
      </w:r>
      <w:r w:rsidRPr="00D5196E">
        <w:rPr>
          <w:noProof/>
        </w:rPr>
        <w:t xml:space="preserve">, </w:t>
      </w:r>
      <w:r w:rsidRPr="00D5196E">
        <w:rPr>
          <w:i/>
          <w:iCs/>
          <w:noProof/>
        </w:rPr>
        <w:t>22</w:t>
      </w:r>
      <w:r w:rsidRPr="00D5196E">
        <w:rPr>
          <w:noProof/>
        </w:rPr>
        <w:t>(2), 189–208. https://doi.org/http://doi.org/10.14742/ajet.1298</w:t>
      </w:r>
    </w:p>
    <w:p w14:paraId="08F10FFC"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Limeranto, J. T., &amp; Bram, B. (2022). Exploring EFL Graduate Students’ Perspectives and Strategies to Improve English Speaking Skills. </w:t>
      </w:r>
      <w:r w:rsidRPr="00D5196E">
        <w:rPr>
          <w:i/>
          <w:iCs/>
          <w:noProof/>
        </w:rPr>
        <w:t>Surakarta English and Literature Journal</w:t>
      </w:r>
      <w:r w:rsidRPr="00D5196E">
        <w:rPr>
          <w:noProof/>
        </w:rPr>
        <w:t xml:space="preserve">, </w:t>
      </w:r>
      <w:r w:rsidRPr="00D5196E">
        <w:rPr>
          <w:i/>
          <w:iCs/>
          <w:noProof/>
        </w:rPr>
        <w:t>5</w:t>
      </w:r>
      <w:r w:rsidRPr="00D5196E">
        <w:rPr>
          <w:noProof/>
        </w:rPr>
        <w:t>(1), 26. https://doi.org/10.52429/selju.v5i1.813</w:t>
      </w:r>
    </w:p>
    <w:p w14:paraId="22FEDC3D"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Madani, R. A. (2019). Analysis of Educational Quality, a Goal of Education for All Policy. </w:t>
      </w:r>
      <w:r w:rsidRPr="00D5196E">
        <w:rPr>
          <w:i/>
          <w:iCs/>
          <w:noProof/>
        </w:rPr>
        <w:t>Higher Education Studies</w:t>
      </w:r>
      <w:r w:rsidRPr="00D5196E">
        <w:rPr>
          <w:noProof/>
        </w:rPr>
        <w:t xml:space="preserve">, </w:t>
      </w:r>
      <w:r w:rsidRPr="00D5196E">
        <w:rPr>
          <w:i/>
          <w:iCs/>
          <w:noProof/>
        </w:rPr>
        <w:t>9</w:t>
      </w:r>
      <w:r w:rsidRPr="00D5196E">
        <w:rPr>
          <w:noProof/>
        </w:rPr>
        <w:t>(1), 100. https://doi.org/10.5539/hes.v9n1p100</w:t>
      </w:r>
    </w:p>
    <w:p w14:paraId="2653D1A6"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Menggo, S., Suastra, I. M., Budiarsa, M., &amp; Padmadewi, N. N. (2019). Speaking for Academic Purposes Course: An Analysis of Language Functions 1Sebastianus. </w:t>
      </w:r>
      <w:r w:rsidRPr="00D5196E">
        <w:rPr>
          <w:i/>
          <w:iCs/>
          <w:noProof/>
        </w:rPr>
        <w:t>E-Journal of Linguistics</w:t>
      </w:r>
      <w:r w:rsidRPr="00D5196E">
        <w:rPr>
          <w:noProof/>
        </w:rPr>
        <w:t xml:space="preserve">, </w:t>
      </w:r>
      <w:r w:rsidRPr="00D5196E">
        <w:rPr>
          <w:i/>
          <w:iCs/>
          <w:noProof/>
        </w:rPr>
        <w:t>13</w:t>
      </w:r>
      <w:r w:rsidRPr="00D5196E">
        <w:rPr>
          <w:noProof/>
        </w:rPr>
        <w:t>(2), 308. https://doi.org/https://doi.org/10.24843/e-jl.2019.v13.i02.p10</w:t>
      </w:r>
    </w:p>
    <w:p w14:paraId="789E9DB3"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Mumtahabah, N. (2014). the Use of Media in Learning English Language in Senior High School. </w:t>
      </w:r>
      <w:r w:rsidRPr="00D5196E">
        <w:rPr>
          <w:i/>
          <w:iCs/>
          <w:noProof/>
        </w:rPr>
        <w:t>AL HIKMAH Journal of Islamic Studies, Volume 4, Number 1, March 2014</w:t>
      </w:r>
      <w:r w:rsidRPr="00D5196E">
        <w:rPr>
          <w:noProof/>
        </w:rPr>
        <w:t xml:space="preserve">, </w:t>
      </w:r>
      <w:r w:rsidRPr="00D5196E">
        <w:rPr>
          <w:i/>
          <w:iCs/>
          <w:noProof/>
        </w:rPr>
        <w:t>4</w:t>
      </w:r>
      <w:r w:rsidRPr="00D5196E">
        <w:rPr>
          <w:noProof/>
        </w:rPr>
        <w:t>(1), 2–14. Retrieved from osf.oi/ptmak</w:t>
      </w:r>
    </w:p>
    <w:p w14:paraId="7814D868"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Noble, H., &amp; Heale, R. (2019). Triangulation in research , with examples. </w:t>
      </w:r>
      <w:r w:rsidRPr="00D5196E">
        <w:rPr>
          <w:i/>
          <w:iCs/>
          <w:noProof/>
        </w:rPr>
        <w:t>Evindence-Based Nursing</w:t>
      </w:r>
      <w:r w:rsidRPr="00D5196E">
        <w:rPr>
          <w:noProof/>
        </w:rPr>
        <w:t xml:space="preserve">, </w:t>
      </w:r>
      <w:r w:rsidRPr="00D5196E">
        <w:rPr>
          <w:i/>
          <w:iCs/>
          <w:noProof/>
        </w:rPr>
        <w:t>22</w:t>
      </w:r>
      <w:r w:rsidRPr="00D5196E">
        <w:rPr>
          <w:noProof/>
        </w:rPr>
        <w:t>(3), 67–68. https://doi.org/htttp://dx.doi.org/10.1136/ebnurs-2019-103145</w:t>
      </w:r>
    </w:p>
    <w:p w14:paraId="52BEFBB3"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Nurviyani, R. (2020). A Study Of Students ’ Speaking Skill Through Vlog. </w:t>
      </w:r>
      <w:r w:rsidRPr="00D5196E">
        <w:rPr>
          <w:i/>
          <w:iCs/>
          <w:noProof/>
        </w:rPr>
        <w:t xml:space="preserve">Jurnal </w:t>
      </w:r>
      <w:r w:rsidRPr="00D5196E">
        <w:rPr>
          <w:i/>
          <w:iCs/>
          <w:noProof/>
        </w:rPr>
        <w:lastRenderedPageBreak/>
        <w:t>JOEPALLT (Journal of English Pedagogy Linguistics Literature and Teaching)</w:t>
      </w:r>
      <w:r w:rsidRPr="00D5196E">
        <w:rPr>
          <w:noProof/>
        </w:rPr>
        <w:t>. https://doi.org/10.35194/jj.v6i2.398</w:t>
      </w:r>
    </w:p>
    <w:p w14:paraId="03CAEDDA"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Priska, S. Y., Wardhani, S., &amp; Sulistyawati, A. E. (2022). Students ’ Perception in the Use of Subtitled Movie in Enriching English Vocabulary. </w:t>
      </w:r>
      <w:r w:rsidRPr="00D5196E">
        <w:rPr>
          <w:i/>
          <w:iCs/>
          <w:noProof/>
        </w:rPr>
        <w:t>Pancasakti International Seminar on English Language Teaching (PISELT 2022)</w:t>
      </w:r>
      <w:r w:rsidRPr="00D5196E">
        <w:rPr>
          <w:noProof/>
        </w:rPr>
        <w:t>, (July), 161–170.</w:t>
      </w:r>
    </w:p>
    <w:p w14:paraId="1B138649"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Putri, R. N., &amp; Rahmani, B. D. (2019). Students Perception on Using Video Recording to Improve Their Speaking Accuracy and Fluency. </w:t>
      </w:r>
      <w:r w:rsidRPr="00D5196E">
        <w:rPr>
          <w:i/>
          <w:iCs/>
          <w:noProof/>
        </w:rPr>
        <w:t>UHAMKA International Conference on ELT and CALL (UICELL)</w:t>
      </w:r>
      <w:r w:rsidRPr="00D5196E">
        <w:rPr>
          <w:noProof/>
        </w:rPr>
        <w:t>, (November), 21–22.</w:t>
      </w:r>
    </w:p>
    <w:p w14:paraId="571359F0"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Saragih, S. M., &amp; Listyani, L.-. (2021). English Language Education Program Second-Year Students’ Speaking Difficulties in an Academic Speaking Class. </w:t>
      </w:r>
      <w:r w:rsidRPr="00D5196E">
        <w:rPr>
          <w:i/>
          <w:iCs/>
          <w:noProof/>
        </w:rPr>
        <w:t>SAGA: Journal of English Language Teaching and Applied Linguistics</w:t>
      </w:r>
      <w:r w:rsidRPr="00D5196E">
        <w:rPr>
          <w:noProof/>
        </w:rPr>
        <w:t xml:space="preserve">, </w:t>
      </w:r>
      <w:r w:rsidRPr="00D5196E">
        <w:rPr>
          <w:i/>
          <w:iCs/>
          <w:noProof/>
        </w:rPr>
        <w:t>2</w:t>
      </w:r>
      <w:r w:rsidRPr="00D5196E">
        <w:rPr>
          <w:noProof/>
        </w:rPr>
        <w:t>(2), 73–88. https://doi.org/10.21460/saga.2021.22.77</w:t>
      </w:r>
    </w:p>
    <w:p w14:paraId="1C6E279A"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Savitri, D., &amp; Ardi, H. (2021). Analysis of Students’ Speaking Ability in Video Project at STKIP Muhammadiyah Muara Bungo. </w:t>
      </w:r>
      <w:r w:rsidRPr="00D5196E">
        <w:rPr>
          <w:i/>
          <w:iCs/>
          <w:noProof/>
        </w:rPr>
        <w:t>Proceedings of the Ninth International Conference on Language and Arts (ICLA 2020)</w:t>
      </w:r>
      <w:r w:rsidRPr="00D5196E">
        <w:rPr>
          <w:noProof/>
        </w:rPr>
        <w:t xml:space="preserve">, </w:t>
      </w:r>
      <w:r w:rsidRPr="00D5196E">
        <w:rPr>
          <w:i/>
          <w:iCs/>
          <w:noProof/>
        </w:rPr>
        <w:t>539</w:t>
      </w:r>
      <w:r w:rsidRPr="00D5196E">
        <w:rPr>
          <w:noProof/>
        </w:rPr>
        <w:t>, 47–50. https://doi.org/10.2991/assehr.k.210325.009</w:t>
      </w:r>
    </w:p>
    <w:p w14:paraId="48F20980"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Sinaga, O. (2018). Students ’ Perception on the Role of English Day Program in Speaking Skill Development. </w:t>
      </w:r>
      <w:r w:rsidRPr="00D5196E">
        <w:rPr>
          <w:i/>
          <w:iCs/>
          <w:noProof/>
        </w:rPr>
        <w:t>Journal of English Teaching</w:t>
      </w:r>
      <w:r w:rsidRPr="00D5196E">
        <w:rPr>
          <w:noProof/>
        </w:rPr>
        <w:t xml:space="preserve">, </w:t>
      </w:r>
      <w:r w:rsidRPr="00D5196E">
        <w:rPr>
          <w:i/>
          <w:iCs/>
          <w:noProof/>
        </w:rPr>
        <w:t>4</w:t>
      </w:r>
      <w:r w:rsidRPr="00D5196E">
        <w:rPr>
          <w:noProof/>
        </w:rPr>
        <w:t>(2), 104–117. https://doi.org/http://doi.org/10.33541/jet.v4i2.834</w:t>
      </w:r>
    </w:p>
    <w:p w14:paraId="08634314"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Syafrudin, G. and. (2022). Students ’ Perception on theVideo Project Assignment in Practicing Speaking Skill In Senior High School. </w:t>
      </w:r>
      <w:r w:rsidRPr="00D5196E">
        <w:rPr>
          <w:i/>
          <w:iCs/>
          <w:noProof/>
        </w:rPr>
        <w:t>English Focus: Jurnal of English Language Education</w:t>
      </w:r>
      <w:r w:rsidRPr="00D5196E">
        <w:rPr>
          <w:noProof/>
        </w:rPr>
        <w:t xml:space="preserve">, </w:t>
      </w:r>
      <w:r w:rsidRPr="00D5196E">
        <w:rPr>
          <w:i/>
          <w:iCs/>
          <w:noProof/>
        </w:rPr>
        <w:t>5</w:t>
      </w:r>
      <w:r w:rsidRPr="00D5196E">
        <w:rPr>
          <w:noProof/>
        </w:rPr>
        <w:t>(2). https://doi.org/10.24905/efj.v5i2.125</w:t>
      </w:r>
    </w:p>
    <w:p w14:paraId="631105FE"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Wicaksono, A. (2018). Using Video Recording to Improve Students’ Speaking Ability. </w:t>
      </w:r>
      <w:r w:rsidRPr="00D5196E">
        <w:rPr>
          <w:i/>
          <w:iCs/>
          <w:noProof/>
        </w:rPr>
        <w:t>Advances in Social Science, Education and Humanities Research</w:t>
      </w:r>
      <w:r w:rsidRPr="00D5196E">
        <w:rPr>
          <w:noProof/>
        </w:rPr>
        <w:t xml:space="preserve">, </w:t>
      </w:r>
      <w:r w:rsidRPr="00D5196E">
        <w:rPr>
          <w:i/>
          <w:iCs/>
          <w:noProof/>
        </w:rPr>
        <w:t>145</w:t>
      </w:r>
      <w:r w:rsidRPr="00D5196E">
        <w:rPr>
          <w:noProof/>
        </w:rPr>
        <w:t>. https://doi.org/10.2991/iconelt-17.2018.5</w:t>
      </w:r>
    </w:p>
    <w:p w14:paraId="1F1FD62A"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Yudianto, A. (2017). Penerapan Video Sebagai Media Pembelajaran. </w:t>
      </w:r>
      <w:r w:rsidRPr="00D5196E">
        <w:rPr>
          <w:i/>
          <w:iCs/>
          <w:noProof/>
        </w:rPr>
        <w:t>Seminar Nasional Pendidikan 2017</w:t>
      </w:r>
      <w:r w:rsidRPr="00D5196E">
        <w:rPr>
          <w:noProof/>
        </w:rPr>
        <w:t>, 234–237.</w:t>
      </w:r>
    </w:p>
    <w:p w14:paraId="2367CA86" w14:textId="77777777" w:rsidR="0048662E" w:rsidRPr="00D5196E" w:rsidRDefault="0048662E" w:rsidP="0048662E">
      <w:pPr>
        <w:widowControl w:val="0"/>
        <w:autoSpaceDE w:val="0"/>
        <w:autoSpaceDN w:val="0"/>
        <w:adjustRightInd w:val="0"/>
        <w:spacing w:line="360" w:lineRule="auto"/>
        <w:ind w:left="480" w:hanging="480"/>
        <w:jc w:val="both"/>
        <w:rPr>
          <w:noProof/>
        </w:rPr>
      </w:pPr>
      <w:r w:rsidRPr="00D5196E">
        <w:rPr>
          <w:noProof/>
        </w:rPr>
        <w:t xml:space="preserve">Zyoud, M. M. (2016). Theoretical perspective on how to develop speaking skill among university students. </w:t>
      </w:r>
      <w:r w:rsidRPr="00D5196E">
        <w:rPr>
          <w:i/>
          <w:iCs/>
          <w:noProof/>
        </w:rPr>
        <w:t>An International Multidisciplinary Journal</w:t>
      </w:r>
      <w:r w:rsidRPr="00D5196E">
        <w:rPr>
          <w:noProof/>
        </w:rPr>
        <w:t xml:space="preserve">, </w:t>
      </w:r>
      <w:r w:rsidRPr="00D5196E">
        <w:rPr>
          <w:i/>
          <w:iCs/>
          <w:noProof/>
        </w:rPr>
        <w:t>2</w:t>
      </w:r>
      <w:r w:rsidRPr="00D5196E">
        <w:rPr>
          <w:noProof/>
        </w:rPr>
        <w:t>(1), 1–10.</w:t>
      </w:r>
    </w:p>
    <w:p w14:paraId="5FD1322C" w14:textId="77777777" w:rsidR="0048662E" w:rsidRDefault="0048662E" w:rsidP="0048662E">
      <w:pPr>
        <w:widowControl w:val="0"/>
        <w:autoSpaceDE w:val="0"/>
        <w:autoSpaceDN w:val="0"/>
        <w:adjustRightInd w:val="0"/>
        <w:spacing w:line="360" w:lineRule="auto"/>
        <w:ind w:left="480" w:hanging="480"/>
        <w:jc w:val="both"/>
        <w:sectPr w:rsidR="0048662E" w:rsidSect="00564477">
          <w:pgSz w:w="11906" w:h="16838" w:code="9"/>
          <w:pgMar w:top="2268" w:right="1701" w:bottom="1701" w:left="2268" w:header="706" w:footer="706" w:gutter="0"/>
          <w:pgNumType w:start="53"/>
          <w:cols w:space="708"/>
          <w:titlePg/>
          <w:docGrid w:linePitch="360"/>
        </w:sectPr>
      </w:pPr>
      <w:r w:rsidRPr="000F0C4C">
        <w:fldChar w:fldCharType="end"/>
      </w:r>
    </w:p>
    <w:p w14:paraId="777EA45D" w14:textId="77777777" w:rsidR="0048662E" w:rsidRDefault="0048662E" w:rsidP="0048662E"/>
    <w:p w14:paraId="50747095" w14:textId="77777777" w:rsidR="0048662E" w:rsidRDefault="0048662E" w:rsidP="0048662E">
      <w:pPr>
        <w:rPr>
          <w:sz w:val="16"/>
          <w:szCs w:val="16"/>
        </w:rPr>
      </w:pPr>
    </w:p>
    <w:p w14:paraId="1E0FD414" w14:textId="77777777" w:rsidR="0048662E" w:rsidRDefault="0048662E" w:rsidP="0048662E">
      <w:pPr>
        <w:rPr>
          <w:sz w:val="16"/>
          <w:szCs w:val="16"/>
        </w:rPr>
      </w:pPr>
    </w:p>
    <w:p w14:paraId="6047D5D6" w14:textId="77777777" w:rsidR="0048662E" w:rsidRDefault="0048662E" w:rsidP="0048662E">
      <w:pPr>
        <w:rPr>
          <w:sz w:val="16"/>
          <w:szCs w:val="16"/>
        </w:rPr>
      </w:pPr>
    </w:p>
    <w:p w14:paraId="3EE35307" w14:textId="77777777" w:rsidR="0048662E" w:rsidRDefault="0048662E" w:rsidP="0048662E">
      <w:pPr>
        <w:rPr>
          <w:sz w:val="16"/>
          <w:szCs w:val="16"/>
        </w:rPr>
      </w:pPr>
    </w:p>
    <w:p w14:paraId="31F4F6AE" w14:textId="77777777" w:rsidR="0048662E" w:rsidRDefault="0048662E" w:rsidP="0048662E">
      <w:pPr>
        <w:rPr>
          <w:sz w:val="16"/>
          <w:szCs w:val="16"/>
        </w:rPr>
      </w:pPr>
    </w:p>
    <w:p w14:paraId="1DA84176" w14:textId="77777777" w:rsidR="0048662E" w:rsidRDefault="0048662E" w:rsidP="0048662E">
      <w:pPr>
        <w:rPr>
          <w:sz w:val="16"/>
          <w:szCs w:val="16"/>
        </w:rPr>
      </w:pPr>
    </w:p>
    <w:p w14:paraId="5AE413F2" w14:textId="77777777" w:rsidR="0048662E" w:rsidRDefault="0048662E" w:rsidP="0048662E">
      <w:pPr>
        <w:rPr>
          <w:sz w:val="16"/>
          <w:szCs w:val="16"/>
        </w:rPr>
      </w:pPr>
    </w:p>
    <w:p w14:paraId="7ADE2113" w14:textId="77777777" w:rsidR="0048662E" w:rsidRDefault="0048662E" w:rsidP="0048662E">
      <w:pPr>
        <w:rPr>
          <w:sz w:val="16"/>
          <w:szCs w:val="16"/>
        </w:rPr>
      </w:pPr>
    </w:p>
    <w:p w14:paraId="36A7C0E7" w14:textId="77777777" w:rsidR="0048662E" w:rsidRDefault="0048662E" w:rsidP="0048662E">
      <w:pPr>
        <w:rPr>
          <w:sz w:val="16"/>
          <w:szCs w:val="16"/>
        </w:rPr>
      </w:pPr>
    </w:p>
    <w:p w14:paraId="5CA02014" w14:textId="77777777" w:rsidR="0048662E" w:rsidRDefault="0048662E" w:rsidP="0048662E">
      <w:pPr>
        <w:rPr>
          <w:sz w:val="16"/>
          <w:szCs w:val="16"/>
        </w:rPr>
      </w:pPr>
    </w:p>
    <w:p w14:paraId="05FB8805" w14:textId="77777777" w:rsidR="0048662E" w:rsidRDefault="0048662E" w:rsidP="0048662E">
      <w:pPr>
        <w:rPr>
          <w:sz w:val="16"/>
          <w:szCs w:val="16"/>
        </w:rPr>
      </w:pPr>
    </w:p>
    <w:p w14:paraId="1D9DD8BF" w14:textId="77777777" w:rsidR="0048662E" w:rsidRDefault="0048662E" w:rsidP="0048662E">
      <w:pPr>
        <w:rPr>
          <w:sz w:val="16"/>
          <w:szCs w:val="16"/>
        </w:rPr>
      </w:pPr>
    </w:p>
    <w:p w14:paraId="4B90E251" w14:textId="77777777" w:rsidR="0048662E" w:rsidRDefault="0048662E" w:rsidP="0048662E">
      <w:pPr>
        <w:rPr>
          <w:sz w:val="16"/>
          <w:szCs w:val="16"/>
        </w:rPr>
      </w:pPr>
    </w:p>
    <w:p w14:paraId="1047097B" w14:textId="77777777" w:rsidR="0048662E" w:rsidRDefault="0048662E" w:rsidP="0048662E">
      <w:pPr>
        <w:rPr>
          <w:sz w:val="16"/>
          <w:szCs w:val="16"/>
        </w:rPr>
      </w:pPr>
    </w:p>
    <w:p w14:paraId="1043752D" w14:textId="77777777" w:rsidR="0048662E" w:rsidRDefault="0048662E" w:rsidP="0048662E">
      <w:pPr>
        <w:rPr>
          <w:sz w:val="16"/>
          <w:szCs w:val="16"/>
        </w:rPr>
      </w:pPr>
    </w:p>
    <w:p w14:paraId="06F2E963" w14:textId="77777777" w:rsidR="0048662E" w:rsidRDefault="0048662E" w:rsidP="0048662E">
      <w:pPr>
        <w:rPr>
          <w:sz w:val="16"/>
          <w:szCs w:val="16"/>
        </w:rPr>
      </w:pPr>
    </w:p>
    <w:p w14:paraId="2FF02A9F" w14:textId="77777777" w:rsidR="0048662E" w:rsidRDefault="0048662E" w:rsidP="0048662E">
      <w:pPr>
        <w:rPr>
          <w:sz w:val="16"/>
          <w:szCs w:val="16"/>
        </w:rPr>
      </w:pPr>
    </w:p>
    <w:p w14:paraId="2B9FDD52" w14:textId="77777777" w:rsidR="0048662E" w:rsidRDefault="0048662E" w:rsidP="0048662E">
      <w:pPr>
        <w:rPr>
          <w:sz w:val="16"/>
          <w:szCs w:val="16"/>
        </w:rPr>
      </w:pPr>
    </w:p>
    <w:p w14:paraId="2EFA582D" w14:textId="77777777" w:rsidR="0048662E" w:rsidRDefault="0048662E" w:rsidP="0048662E">
      <w:pPr>
        <w:rPr>
          <w:sz w:val="16"/>
          <w:szCs w:val="16"/>
        </w:rPr>
      </w:pPr>
    </w:p>
    <w:p w14:paraId="55157177" w14:textId="77777777" w:rsidR="0048662E" w:rsidRDefault="0048662E" w:rsidP="0048662E"/>
    <w:p w14:paraId="32AEC822" w14:textId="77777777" w:rsidR="0048662E" w:rsidRDefault="0048662E" w:rsidP="0048662E"/>
    <w:p w14:paraId="76409B63" w14:textId="77777777" w:rsidR="0048662E" w:rsidRDefault="0048662E" w:rsidP="0048662E"/>
    <w:p w14:paraId="27961968" w14:textId="77777777" w:rsidR="0048662E" w:rsidRDefault="0048662E" w:rsidP="0048662E"/>
    <w:p w14:paraId="445968BF" w14:textId="77777777" w:rsidR="0048662E" w:rsidRDefault="0048662E" w:rsidP="0048662E"/>
    <w:p w14:paraId="3514498B" w14:textId="77777777" w:rsidR="0048662E" w:rsidRPr="00635F1F" w:rsidRDefault="0048662E" w:rsidP="0048662E">
      <w:pPr>
        <w:pStyle w:val="Heading1"/>
        <w:numPr>
          <w:ilvl w:val="0"/>
          <w:numId w:val="0"/>
        </w:numPr>
        <w:spacing w:before="0"/>
        <w:jc w:val="center"/>
        <w:rPr>
          <w:rFonts w:ascii="Times New Roman" w:hAnsi="Times New Roman" w:cs="Times New Roman"/>
          <w:color w:val="auto"/>
          <w:sz w:val="96"/>
          <w:szCs w:val="96"/>
        </w:rPr>
      </w:pPr>
      <w:bookmarkStart w:id="1" w:name="_Toc142645560"/>
      <w:r w:rsidRPr="00635F1F">
        <w:rPr>
          <w:rFonts w:ascii="Times New Roman" w:hAnsi="Times New Roman" w:cs="Times New Roman"/>
          <w:color w:val="auto"/>
          <w:sz w:val="96"/>
          <w:szCs w:val="96"/>
        </w:rPr>
        <w:t>APPENDICES</w:t>
      </w:r>
      <w:bookmarkEnd w:id="1"/>
    </w:p>
    <w:p w14:paraId="66563163" w14:textId="77777777" w:rsidR="0048662E" w:rsidRDefault="0048662E" w:rsidP="0048662E">
      <w:pPr>
        <w:widowControl w:val="0"/>
        <w:autoSpaceDE w:val="0"/>
        <w:autoSpaceDN w:val="0"/>
        <w:adjustRightInd w:val="0"/>
        <w:spacing w:line="360" w:lineRule="auto"/>
        <w:jc w:val="both"/>
        <w:rPr>
          <w:b/>
        </w:rPr>
      </w:pPr>
    </w:p>
    <w:p w14:paraId="13B17F48" w14:textId="77777777" w:rsidR="0048662E" w:rsidRDefault="0048662E" w:rsidP="0048662E">
      <w:pPr>
        <w:widowControl w:val="0"/>
        <w:autoSpaceDE w:val="0"/>
        <w:autoSpaceDN w:val="0"/>
        <w:adjustRightInd w:val="0"/>
        <w:spacing w:line="360" w:lineRule="auto"/>
        <w:ind w:left="480" w:hanging="480"/>
        <w:jc w:val="both"/>
        <w:rPr>
          <w:b/>
        </w:rPr>
      </w:pPr>
      <w:r>
        <w:rPr>
          <w:b/>
        </w:rPr>
        <w:br w:type="page"/>
      </w:r>
    </w:p>
    <w:p w14:paraId="1B6C983E" w14:textId="77777777" w:rsidR="0048662E" w:rsidRPr="00EA6CFD" w:rsidRDefault="0048662E" w:rsidP="0048662E">
      <w:pPr>
        <w:widowControl w:val="0"/>
        <w:autoSpaceDE w:val="0"/>
        <w:autoSpaceDN w:val="0"/>
        <w:adjustRightInd w:val="0"/>
        <w:spacing w:line="360" w:lineRule="auto"/>
        <w:ind w:left="480" w:hanging="480"/>
        <w:jc w:val="both"/>
      </w:pPr>
      <w:r w:rsidRPr="000F0C4C">
        <w:rPr>
          <w:b/>
        </w:rPr>
        <w:lastRenderedPageBreak/>
        <w:t>Appendix 1: Result of The Questionnaire</w:t>
      </w:r>
    </w:p>
    <w:p w14:paraId="30194702" w14:textId="77777777" w:rsidR="0048662E" w:rsidRPr="000F0C4C" w:rsidRDefault="0048662E" w:rsidP="0048662E">
      <w:pPr>
        <w:spacing w:line="360" w:lineRule="auto"/>
        <w:jc w:val="both"/>
        <w:rPr>
          <w:b/>
        </w:rPr>
      </w:pPr>
    </w:p>
    <w:p w14:paraId="54C5F250" w14:textId="77777777" w:rsidR="0048662E" w:rsidRPr="000F0C4C" w:rsidRDefault="0048662E" w:rsidP="0048662E">
      <w:pPr>
        <w:spacing w:line="360" w:lineRule="auto"/>
        <w:jc w:val="center"/>
        <w:rPr>
          <w:b/>
        </w:rPr>
      </w:pPr>
      <w:r w:rsidRPr="000F0C4C">
        <w:rPr>
          <w:b/>
        </w:rPr>
        <w:t>Questionnaires Blueprint</w:t>
      </w:r>
    </w:p>
    <w:tbl>
      <w:tblPr>
        <w:tblStyle w:val="TableGrid"/>
        <w:tblW w:w="9368" w:type="dxa"/>
        <w:tblInd w:w="-792" w:type="dxa"/>
        <w:tblLook w:val="04A0" w:firstRow="1" w:lastRow="0" w:firstColumn="1" w:lastColumn="0" w:noHBand="0" w:noVBand="1"/>
      </w:tblPr>
      <w:tblGrid>
        <w:gridCol w:w="627"/>
        <w:gridCol w:w="1534"/>
        <w:gridCol w:w="2347"/>
        <w:gridCol w:w="996"/>
        <w:gridCol w:w="996"/>
        <w:gridCol w:w="996"/>
        <w:gridCol w:w="996"/>
        <w:gridCol w:w="876"/>
      </w:tblGrid>
      <w:tr w:rsidR="0048662E" w:rsidRPr="000F0C4C" w14:paraId="0B8FB150" w14:textId="77777777" w:rsidTr="00944CF9">
        <w:tc>
          <w:tcPr>
            <w:tcW w:w="627" w:type="dxa"/>
            <w:vMerge w:val="restart"/>
            <w:vAlign w:val="center"/>
          </w:tcPr>
          <w:p w14:paraId="48EDD80E" w14:textId="77777777" w:rsidR="0048662E" w:rsidRPr="000F0C4C" w:rsidRDefault="0048662E" w:rsidP="00944CF9">
            <w:pPr>
              <w:spacing w:line="360" w:lineRule="auto"/>
              <w:jc w:val="center"/>
              <w:rPr>
                <w:b/>
              </w:rPr>
            </w:pPr>
            <w:r w:rsidRPr="000F0C4C">
              <w:rPr>
                <w:b/>
              </w:rPr>
              <w:t>No.</w:t>
            </w:r>
          </w:p>
        </w:tc>
        <w:tc>
          <w:tcPr>
            <w:tcW w:w="1534" w:type="dxa"/>
            <w:vMerge w:val="restart"/>
            <w:vAlign w:val="center"/>
          </w:tcPr>
          <w:p w14:paraId="678667A0" w14:textId="77777777" w:rsidR="0048662E" w:rsidRPr="000F0C4C" w:rsidRDefault="0048662E" w:rsidP="00944CF9">
            <w:pPr>
              <w:spacing w:line="360" w:lineRule="auto"/>
              <w:jc w:val="center"/>
              <w:rPr>
                <w:b/>
              </w:rPr>
            </w:pPr>
            <w:r w:rsidRPr="000F0C4C">
              <w:rPr>
                <w:b/>
              </w:rPr>
              <w:t>Criteria</w:t>
            </w:r>
          </w:p>
        </w:tc>
        <w:tc>
          <w:tcPr>
            <w:tcW w:w="2347" w:type="dxa"/>
            <w:vMerge w:val="restart"/>
            <w:vAlign w:val="center"/>
          </w:tcPr>
          <w:p w14:paraId="2A425D76" w14:textId="77777777" w:rsidR="0048662E" w:rsidRPr="000F0C4C" w:rsidRDefault="0048662E" w:rsidP="00944CF9">
            <w:pPr>
              <w:spacing w:line="360" w:lineRule="auto"/>
              <w:jc w:val="center"/>
              <w:rPr>
                <w:b/>
              </w:rPr>
            </w:pPr>
            <w:r w:rsidRPr="000F0C4C">
              <w:rPr>
                <w:b/>
              </w:rPr>
              <w:t>Questions</w:t>
            </w:r>
          </w:p>
        </w:tc>
        <w:tc>
          <w:tcPr>
            <w:tcW w:w="4860" w:type="dxa"/>
            <w:gridSpan w:val="5"/>
            <w:vAlign w:val="center"/>
          </w:tcPr>
          <w:p w14:paraId="4F0846C4" w14:textId="77777777" w:rsidR="0048662E" w:rsidRPr="000F0C4C" w:rsidRDefault="0048662E" w:rsidP="00944CF9">
            <w:pPr>
              <w:spacing w:line="360" w:lineRule="auto"/>
              <w:jc w:val="center"/>
              <w:rPr>
                <w:b/>
              </w:rPr>
            </w:pPr>
            <w:r w:rsidRPr="000F0C4C">
              <w:rPr>
                <w:b/>
              </w:rPr>
              <w:t>Answer</w:t>
            </w:r>
          </w:p>
        </w:tc>
      </w:tr>
      <w:tr w:rsidR="0048662E" w:rsidRPr="000F0C4C" w14:paraId="37CDBA0D" w14:textId="77777777" w:rsidTr="00944CF9">
        <w:tc>
          <w:tcPr>
            <w:tcW w:w="627" w:type="dxa"/>
            <w:vMerge/>
            <w:vAlign w:val="center"/>
          </w:tcPr>
          <w:p w14:paraId="2291F0F4" w14:textId="77777777" w:rsidR="0048662E" w:rsidRPr="000F0C4C" w:rsidRDefault="0048662E" w:rsidP="00944CF9">
            <w:pPr>
              <w:spacing w:line="360" w:lineRule="auto"/>
              <w:jc w:val="center"/>
              <w:rPr>
                <w:b/>
              </w:rPr>
            </w:pPr>
          </w:p>
        </w:tc>
        <w:tc>
          <w:tcPr>
            <w:tcW w:w="1534" w:type="dxa"/>
            <w:vMerge/>
            <w:vAlign w:val="center"/>
          </w:tcPr>
          <w:p w14:paraId="53D57E88" w14:textId="77777777" w:rsidR="0048662E" w:rsidRPr="000F0C4C" w:rsidRDefault="0048662E" w:rsidP="00944CF9">
            <w:pPr>
              <w:spacing w:line="360" w:lineRule="auto"/>
              <w:jc w:val="center"/>
              <w:rPr>
                <w:b/>
              </w:rPr>
            </w:pPr>
          </w:p>
        </w:tc>
        <w:tc>
          <w:tcPr>
            <w:tcW w:w="2347" w:type="dxa"/>
            <w:vMerge/>
            <w:vAlign w:val="center"/>
          </w:tcPr>
          <w:p w14:paraId="40640298" w14:textId="77777777" w:rsidR="0048662E" w:rsidRPr="000F0C4C" w:rsidRDefault="0048662E" w:rsidP="00944CF9">
            <w:pPr>
              <w:spacing w:line="360" w:lineRule="auto"/>
              <w:jc w:val="center"/>
              <w:rPr>
                <w:b/>
              </w:rPr>
            </w:pPr>
          </w:p>
        </w:tc>
        <w:tc>
          <w:tcPr>
            <w:tcW w:w="996" w:type="dxa"/>
            <w:vAlign w:val="center"/>
          </w:tcPr>
          <w:p w14:paraId="57C45D3B" w14:textId="77777777" w:rsidR="0048662E" w:rsidRPr="000F0C4C" w:rsidRDefault="0048662E" w:rsidP="00944CF9">
            <w:pPr>
              <w:spacing w:line="360" w:lineRule="auto"/>
              <w:jc w:val="center"/>
              <w:rPr>
                <w:b/>
              </w:rPr>
            </w:pPr>
            <w:r w:rsidRPr="000F0C4C">
              <w:rPr>
                <w:b/>
              </w:rPr>
              <w:t>SA</w:t>
            </w:r>
          </w:p>
        </w:tc>
        <w:tc>
          <w:tcPr>
            <w:tcW w:w="996" w:type="dxa"/>
            <w:vAlign w:val="center"/>
          </w:tcPr>
          <w:p w14:paraId="23397C5F" w14:textId="77777777" w:rsidR="0048662E" w:rsidRPr="000F0C4C" w:rsidRDefault="0048662E" w:rsidP="00944CF9">
            <w:pPr>
              <w:spacing w:line="360" w:lineRule="auto"/>
              <w:jc w:val="center"/>
              <w:rPr>
                <w:b/>
              </w:rPr>
            </w:pPr>
            <w:r w:rsidRPr="000F0C4C">
              <w:rPr>
                <w:b/>
              </w:rPr>
              <w:t>A</w:t>
            </w:r>
          </w:p>
        </w:tc>
        <w:tc>
          <w:tcPr>
            <w:tcW w:w="996" w:type="dxa"/>
            <w:vAlign w:val="center"/>
          </w:tcPr>
          <w:p w14:paraId="6F651D7A" w14:textId="77777777" w:rsidR="0048662E" w:rsidRPr="000F0C4C" w:rsidRDefault="0048662E" w:rsidP="00944CF9">
            <w:pPr>
              <w:spacing w:line="360" w:lineRule="auto"/>
              <w:jc w:val="center"/>
              <w:rPr>
                <w:b/>
              </w:rPr>
            </w:pPr>
            <w:r w:rsidRPr="000F0C4C">
              <w:rPr>
                <w:b/>
              </w:rPr>
              <w:t>N</w:t>
            </w:r>
          </w:p>
        </w:tc>
        <w:tc>
          <w:tcPr>
            <w:tcW w:w="996" w:type="dxa"/>
            <w:vAlign w:val="center"/>
          </w:tcPr>
          <w:p w14:paraId="1528D0C7" w14:textId="77777777" w:rsidR="0048662E" w:rsidRPr="000F0C4C" w:rsidRDefault="0048662E" w:rsidP="00944CF9">
            <w:pPr>
              <w:spacing w:line="360" w:lineRule="auto"/>
              <w:jc w:val="center"/>
              <w:rPr>
                <w:b/>
              </w:rPr>
            </w:pPr>
            <w:r w:rsidRPr="000F0C4C">
              <w:rPr>
                <w:b/>
              </w:rPr>
              <w:t>D</w:t>
            </w:r>
          </w:p>
        </w:tc>
        <w:tc>
          <w:tcPr>
            <w:tcW w:w="876" w:type="dxa"/>
            <w:vAlign w:val="center"/>
          </w:tcPr>
          <w:p w14:paraId="59DE14B8" w14:textId="77777777" w:rsidR="0048662E" w:rsidRPr="000F0C4C" w:rsidRDefault="0048662E" w:rsidP="00944CF9">
            <w:pPr>
              <w:spacing w:line="360" w:lineRule="auto"/>
              <w:jc w:val="center"/>
              <w:rPr>
                <w:b/>
              </w:rPr>
            </w:pPr>
            <w:r w:rsidRPr="000F0C4C">
              <w:rPr>
                <w:b/>
              </w:rPr>
              <w:t>SD</w:t>
            </w:r>
          </w:p>
        </w:tc>
      </w:tr>
      <w:tr w:rsidR="0048662E" w:rsidRPr="000F0C4C" w14:paraId="4AC4E347" w14:textId="77777777" w:rsidTr="00944CF9">
        <w:tc>
          <w:tcPr>
            <w:tcW w:w="627" w:type="dxa"/>
            <w:vMerge w:val="restart"/>
          </w:tcPr>
          <w:p w14:paraId="6A674B14" w14:textId="77777777" w:rsidR="0048662E" w:rsidRPr="000F0C4C" w:rsidRDefault="0048662E" w:rsidP="00944CF9">
            <w:pPr>
              <w:spacing w:line="360" w:lineRule="auto"/>
              <w:jc w:val="both"/>
            </w:pPr>
            <w:r w:rsidRPr="000F0C4C">
              <w:t>1.</w:t>
            </w:r>
          </w:p>
        </w:tc>
        <w:tc>
          <w:tcPr>
            <w:tcW w:w="1534" w:type="dxa"/>
            <w:vMerge w:val="restart"/>
          </w:tcPr>
          <w:p w14:paraId="17B82D9D" w14:textId="77777777" w:rsidR="0048662E" w:rsidRPr="000F0C4C" w:rsidRDefault="0048662E" w:rsidP="00944CF9">
            <w:pPr>
              <w:spacing w:line="360" w:lineRule="auto"/>
            </w:pPr>
            <w:proofErr w:type="gramStart"/>
            <w:r w:rsidRPr="000F0C4C">
              <w:t>Students</w:t>
            </w:r>
            <w:proofErr w:type="gramEnd"/>
            <w:r w:rsidRPr="000F0C4C">
              <w:t xml:space="preserve"> perceptions of video project as media</w:t>
            </w:r>
          </w:p>
        </w:tc>
        <w:tc>
          <w:tcPr>
            <w:tcW w:w="2347" w:type="dxa"/>
          </w:tcPr>
          <w:p w14:paraId="0FBA905E" w14:textId="77777777" w:rsidR="0048662E" w:rsidRPr="000F0C4C" w:rsidRDefault="0048662E" w:rsidP="0048662E">
            <w:pPr>
              <w:pStyle w:val="ListParagraph"/>
              <w:numPr>
                <w:ilvl w:val="0"/>
                <w:numId w:val="34"/>
              </w:numPr>
              <w:spacing w:line="360" w:lineRule="auto"/>
              <w:ind w:left="304" w:hanging="304"/>
            </w:pPr>
            <w:r w:rsidRPr="000F0C4C">
              <w:t>Using video projects as learning media makes learning English more fun.</w:t>
            </w:r>
          </w:p>
        </w:tc>
        <w:tc>
          <w:tcPr>
            <w:tcW w:w="996" w:type="dxa"/>
          </w:tcPr>
          <w:p w14:paraId="03411FB3" w14:textId="77777777" w:rsidR="0048662E" w:rsidRPr="000F0C4C" w:rsidRDefault="0048662E" w:rsidP="00944CF9">
            <w:pPr>
              <w:spacing w:line="360" w:lineRule="auto"/>
              <w:jc w:val="center"/>
            </w:pPr>
            <w:r w:rsidRPr="000F0C4C">
              <w:t>27</w:t>
            </w:r>
          </w:p>
          <w:p w14:paraId="7469B652" w14:textId="77777777" w:rsidR="0048662E" w:rsidRPr="000F0C4C" w:rsidRDefault="0048662E" w:rsidP="00944CF9">
            <w:pPr>
              <w:spacing w:line="360" w:lineRule="auto"/>
              <w:jc w:val="center"/>
            </w:pPr>
            <w:r w:rsidRPr="000F0C4C">
              <w:t>69.2%</w:t>
            </w:r>
          </w:p>
        </w:tc>
        <w:tc>
          <w:tcPr>
            <w:tcW w:w="996" w:type="dxa"/>
          </w:tcPr>
          <w:p w14:paraId="16844CA6" w14:textId="77777777" w:rsidR="0048662E" w:rsidRPr="000F0C4C" w:rsidRDefault="0048662E" w:rsidP="00944CF9">
            <w:pPr>
              <w:spacing w:line="360" w:lineRule="auto"/>
              <w:jc w:val="center"/>
            </w:pPr>
            <w:r w:rsidRPr="000F0C4C">
              <w:t>9</w:t>
            </w:r>
          </w:p>
          <w:p w14:paraId="6C7D333A" w14:textId="77777777" w:rsidR="0048662E" w:rsidRPr="000F0C4C" w:rsidRDefault="0048662E" w:rsidP="00944CF9">
            <w:pPr>
              <w:spacing w:line="360" w:lineRule="auto"/>
              <w:jc w:val="center"/>
            </w:pPr>
            <w:r w:rsidRPr="000F0C4C">
              <w:t>23.1%</w:t>
            </w:r>
          </w:p>
        </w:tc>
        <w:tc>
          <w:tcPr>
            <w:tcW w:w="996" w:type="dxa"/>
          </w:tcPr>
          <w:p w14:paraId="1A231762" w14:textId="77777777" w:rsidR="0048662E" w:rsidRPr="000F0C4C" w:rsidRDefault="0048662E" w:rsidP="00944CF9">
            <w:pPr>
              <w:spacing w:line="360" w:lineRule="auto"/>
              <w:jc w:val="center"/>
            </w:pPr>
            <w:r w:rsidRPr="000F0C4C">
              <w:t>3</w:t>
            </w:r>
          </w:p>
          <w:p w14:paraId="4F44BFE0" w14:textId="77777777" w:rsidR="0048662E" w:rsidRPr="000F0C4C" w:rsidRDefault="0048662E" w:rsidP="00944CF9">
            <w:pPr>
              <w:spacing w:line="360" w:lineRule="auto"/>
              <w:jc w:val="center"/>
            </w:pPr>
            <w:r w:rsidRPr="000F0C4C">
              <w:t>7.7%</w:t>
            </w:r>
          </w:p>
        </w:tc>
        <w:tc>
          <w:tcPr>
            <w:tcW w:w="996" w:type="dxa"/>
          </w:tcPr>
          <w:p w14:paraId="1B81D3D6" w14:textId="77777777" w:rsidR="0048662E" w:rsidRPr="000F0C4C" w:rsidRDefault="0048662E" w:rsidP="00944CF9">
            <w:pPr>
              <w:spacing w:line="360" w:lineRule="auto"/>
              <w:jc w:val="center"/>
            </w:pPr>
            <w:r w:rsidRPr="000F0C4C">
              <w:t>0</w:t>
            </w:r>
          </w:p>
          <w:p w14:paraId="5EA87BF4" w14:textId="77777777" w:rsidR="0048662E" w:rsidRPr="000F0C4C" w:rsidRDefault="0048662E" w:rsidP="00944CF9">
            <w:pPr>
              <w:spacing w:line="360" w:lineRule="auto"/>
              <w:jc w:val="center"/>
            </w:pPr>
            <w:r w:rsidRPr="000F0C4C">
              <w:t>(0%)</w:t>
            </w:r>
          </w:p>
        </w:tc>
        <w:tc>
          <w:tcPr>
            <w:tcW w:w="876" w:type="dxa"/>
          </w:tcPr>
          <w:p w14:paraId="00A816DD" w14:textId="77777777" w:rsidR="0048662E" w:rsidRPr="000F0C4C" w:rsidRDefault="0048662E" w:rsidP="00944CF9">
            <w:pPr>
              <w:spacing w:line="360" w:lineRule="auto"/>
              <w:jc w:val="center"/>
            </w:pPr>
            <w:r w:rsidRPr="000F0C4C">
              <w:t>0</w:t>
            </w:r>
          </w:p>
          <w:p w14:paraId="4B81B9E2" w14:textId="77777777" w:rsidR="0048662E" w:rsidRPr="000F0C4C" w:rsidRDefault="0048662E" w:rsidP="00944CF9">
            <w:pPr>
              <w:spacing w:line="360" w:lineRule="auto"/>
              <w:jc w:val="center"/>
            </w:pPr>
            <w:r w:rsidRPr="000F0C4C">
              <w:t>(0%)</w:t>
            </w:r>
          </w:p>
        </w:tc>
      </w:tr>
      <w:tr w:rsidR="0048662E" w:rsidRPr="000F0C4C" w14:paraId="65E07CD9" w14:textId="77777777" w:rsidTr="00944CF9">
        <w:tc>
          <w:tcPr>
            <w:tcW w:w="627" w:type="dxa"/>
            <w:vMerge/>
          </w:tcPr>
          <w:p w14:paraId="7E4FE75E" w14:textId="77777777" w:rsidR="0048662E" w:rsidRPr="000F0C4C" w:rsidRDefault="0048662E" w:rsidP="00944CF9">
            <w:pPr>
              <w:spacing w:line="360" w:lineRule="auto"/>
              <w:jc w:val="both"/>
              <w:rPr>
                <w:b/>
              </w:rPr>
            </w:pPr>
          </w:p>
        </w:tc>
        <w:tc>
          <w:tcPr>
            <w:tcW w:w="1534" w:type="dxa"/>
            <w:vMerge/>
          </w:tcPr>
          <w:p w14:paraId="5A6BF36A" w14:textId="77777777" w:rsidR="0048662E" w:rsidRPr="000F0C4C" w:rsidRDefault="0048662E" w:rsidP="00944CF9">
            <w:pPr>
              <w:spacing w:line="360" w:lineRule="auto"/>
              <w:rPr>
                <w:b/>
              </w:rPr>
            </w:pPr>
          </w:p>
        </w:tc>
        <w:tc>
          <w:tcPr>
            <w:tcW w:w="2347" w:type="dxa"/>
          </w:tcPr>
          <w:p w14:paraId="7A66037E" w14:textId="77777777" w:rsidR="0048662E" w:rsidRPr="000F0C4C" w:rsidRDefault="0048662E" w:rsidP="0048662E">
            <w:pPr>
              <w:pStyle w:val="ListParagraph"/>
              <w:numPr>
                <w:ilvl w:val="0"/>
                <w:numId w:val="34"/>
              </w:numPr>
              <w:spacing w:line="360" w:lineRule="auto"/>
              <w:ind w:left="304" w:hanging="270"/>
            </w:pPr>
            <w:r w:rsidRPr="000F0C4C">
              <w:t>I like learning English through video projects as a medium.</w:t>
            </w:r>
          </w:p>
        </w:tc>
        <w:tc>
          <w:tcPr>
            <w:tcW w:w="996" w:type="dxa"/>
          </w:tcPr>
          <w:p w14:paraId="36A0FEBF" w14:textId="77777777" w:rsidR="0048662E" w:rsidRPr="000F0C4C" w:rsidRDefault="0048662E" w:rsidP="00944CF9">
            <w:pPr>
              <w:spacing w:line="360" w:lineRule="auto"/>
              <w:jc w:val="center"/>
            </w:pPr>
            <w:r w:rsidRPr="000F0C4C">
              <w:t>22</w:t>
            </w:r>
          </w:p>
          <w:p w14:paraId="5959B688" w14:textId="77777777" w:rsidR="0048662E" w:rsidRPr="000F0C4C" w:rsidRDefault="0048662E" w:rsidP="00944CF9">
            <w:pPr>
              <w:spacing w:line="360" w:lineRule="auto"/>
              <w:jc w:val="center"/>
            </w:pPr>
            <w:r w:rsidRPr="000F0C4C">
              <w:t>(56.4%)</w:t>
            </w:r>
          </w:p>
        </w:tc>
        <w:tc>
          <w:tcPr>
            <w:tcW w:w="996" w:type="dxa"/>
          </w:tcPr>
          <w:p w14:paraId="61BC74BE" w14:textId="77777777" w:rsidR="0048662E" w:rsidRPr="000F0C4C" w:rsidRDefault="0048662E" w:rsidP="00944CF9">
            <w:pPr>
              <w:spacing w:line="360" w:lineRule="auto"/>
              <w:jc w:val="center"/>
            </w:pPr>
            <w:r w:rsidRPr="000F0C4C">
              <w:t>16</w:t>
            </w:r>
          </w:p>
          <w:p w14:paraId="15D78819" w14:textId="77777777" w:rsidR="0048662E" w:rsidRPr="000F0C4C" w:rsidRDefault="0048662E" w:rsidP="00944CF9">
            <w:pPr>
              <w:spacing w:line="360" w:lineRule="auto"/>
              <w:jc w:val="center"/>
            </w:pPr>
            <w:r w:rsidRPr="000F0C4C">
              <w:t>(41%)</w:t>
            </w:r>
          </w:p>
        </w:tc>
        <w:tc>
          <w:tcPr>
            <w:tcW w:w="996" w:type="dxa"/>
          </w:tcPr>
          <w:p w14:paraId="088CF037" w14:textId="77777777" w:rsidR="0048662E" w:rsidRPr="000F0C4C" w:rsidRDefault="0048662E" w:rsidP="00944CF9">
            <w:pPr>
              <w:spacing w:line="360" w:lineRule="auto"/>
              <w:jc w:val="center"/>
            </w:pPr>
            <w:r w:rsidRPr="000F0C4C">
              <w:t>1</w:t>
            </w:r>
          </w:p>
          <w:p w14:paraId="21E82C3F" w14:textId="77777777" w:rsidR="0048662E" w:rsidRPr="000F0C4C" w:rsidRDefault="0048662E" w:rsidP="00944CF9">
            <w:pPr>
              <w:spacing w:line="360" w:lineRule="auto"/>
              <w:jc w:val="center"/>
            </w:pPr>
            <w:r w:rsidRPr="000F0C4C">
              <w:t>(2.6%)</w:t>
            </w:r>
          </w:p>
        </w:tc>
        <w:tc>
          <w:tcPr>
            <w:tcW w:w="996" w:type="dxa"/>
          </w:tcPr>
          <w:p w14:paraId="62F6448D" w14:textId="77777777" w:rsidR="0048662E" w:rsidRPr="000F0C4C" w:rsidRDefault="0048662E" w:rsidP="00944CF9">
            <w:pPr>
              <w:spacing w:line="360" w:lineRule="auto"/>
              <w:jc w:val="center"/>
            </w:pPr>
            <w:r w:rsidRPr="000F0C4C">
              <w:t>0</w:t>
            </w:r>
          </w:p>
          <w:p w14:paraId="1CB0C2FF" w14:textId="77777777" w:rsidR="0048662E" w:rsidRPr="000F0C4C" w:rsidRDefault="0048662E" w:rsidP="00944CF9">
            <w:pPr>
              <w:spacing w:line="360" w:lineRule="auto"/>
              <w:jc w:val="center"/>
            </w:pPr>
            <w:r w:rsidRPr="000F0C4C">
              <w:t>(0%)</w:t>
            </w:r>
          </w:p>
        </w:tc>
        <w:tc>
          <w:tcPr>
            <w:tcW w:w="876" w:type="dxa"/>
          </w:tcPr>
          <w:p w14:paraId="44356815" w14:textId="77777777" w:rsidR="0048662E" w:rsidRPr="000F0C4C" w:rsidRDefault="0048662E" w:rsidP="00944CF9">
            <w:pPr>
              <w:spacing w:line="360" w:lineRule="auto"/>
              <w:jc w:val="center"/>
            </w:pPr>
            <w:r w:rsidRPr="000F0C4C">
              <w:t>0</w:t>
            </w:r>
          </w:p>
          <w:p w14:paraId="4FE6D75A" w14:textId="77777777" w:rsidR="0048662E" w:rsidRPr="000F0C4C" w:rsidRDefault="0048662E" w:rsidP="00944CF9">
            <w:pPr>
              <w:spacing w:line="360" w:lineRule="auto"/>
              <w:jc w:val="center"/>
            </w:pPr>
            <w:r w:rsidRPr="000F0C4C">
              <w:t>(0%)</w:t>
            </w:r>
          </w:p>
        </w:tc>
      </w:tr>
      <w:tr w:rsidR="0048662E" w:rsidRPr="000F0C4C" w14:paraId="441E8450" w14:textId="77777777" w:rsidTr="00944CF9">
        <w:tc>
          <w:tcPr>
            <w:tcW w:w="627" w:type="dxa"/>
            <w:vMerge/>
          </w:tcPr>
          <w:p w14:paraId="702272E9" w14:textId="77777777" w:rsidR="0048662E" w:rsidRPr="000F0C4C" w:rsidRDefault="0048662E" w:rsidP="00944CF9">
            <w:pPr>
              <w:spacing w:line="360" w:lineRule="auto"/>
              <w:jc w:val="both"/>
              <w:rPr>
                <w:b/>
              </w:rPr>
            </w:pPr>
          </w:p>
        </w:tc>
        <w:tc>
          <w:tcPr>
            <w:tcW w:w="1534" w:type="dxa"/>
            <w:vMerge/>
          </w:tcPr>
          <w:p w14:paraId="749F4BED" w14:textId="77777777" w:rsidR="0048662E" w:rsidRPr="000F0C4C" w:rsidRDefault="0048662E" w:rsidP="00944CF9">
            <w:pPr>
              <w:spacing w:line="360" w:lineRule="auto"/>
              <w:rPr>
                <w:b/>
              </w:rPr>
            </w:pPr>
          </w:p>
        </w:tc>
        <w:tc>
          <w:tcPr>
            <w:tcW w:w="2347" w:type="dxa"/>
          </w:tcPr>
          <w:p w14:paraId="1E30C9E5" w14:textId="77777777" w:rsidR="0048662E" w:rsidRPr="000F0C4C" w:rsidRDefault="0048662E" w:rsidP="0048662E">
            <w:pPr>
              <w:pStyle w:val="ListParagraph"/>
              <w:numPr>
                <w:ilvl w:val="0"/>
                <w:numId w:val="34"/>
              </w:numPr>
              <w:spacing w:line="360" w:lineRule="auto"/>
              <w:ind w:left="304" w:hanging="270"/>
            </w:pPr>
            <w:r w:rsidRPr="000F0C4C">
              <w:t>Through this video project, I learn to use gadgets for beneficial activities, especially to practice speaking English.</w:t>
            </w:r>
          </w:p>
        </w:tc>
        <w:tc>
          <w:tcPr>
            <w:tcW w:w="996" w:type="dxa"/>
          </w:tcPr>
          <w:p w14:paraId="50BE2757" w14:textId="77777777" w:rsidR="0048662E" w:rsidRPr="000F0C4C" w:rsidRDefault="0048662E" w:rsidP="00944CF9">
            <w:pPr>
              <w:spacing w:line="360" w:lineRule="auto"/>
              <w:jc w:val="center"/>
            </w:pPr>
            <w:r w:rsidRPr="000F0C4C">
              <w:t>23</w:t>
            </w:r>
          </w:p>
          <w:p w14:paraId="29F80395" w14:textId="77777777" w:rsidR="0048662E" w:rsidRPr="000F0C4C" w:rsidRDefault="0048662E" w:rsidP="00944CF9">
            <w:pPr>
              <w:spacing w:line="360" w:lineRule="auto"/>
              <w:jc w:val="center"/>
            </w:pPr>
            <w:r w:rsidRPr="000F0C4C">
              <w:t>(59%)</w:t>
            </w:r>
          </w:p>
        </w:tc>
        <w:tc>
          <w:tcPr>
            <w:tcW w:w="996" w:type="dxa"/>
          </w:tcPr>
          <w:p w14:paraId="2AAE2FD7" w14:textId="77777777" w:rsidR="0048662E" w:rsidRPr="000F0C4C" w:rsidRDefault="0048662E" w:rsidP="00944CF9">
            <w:pPr>
              <w:spacing w:line="360" w:lineRule="auto"/>
              <w:jc w:val="center"/>
            </w:pPr>
            <w:r w:rsidRPr="000F0C4C">
              <w:t>13</w:t>
            </w:r>
          </w:p>
          <w:p w14:paraId="776E143C" w14:textId="77777777" w:rsidR="0048662E" w:rsidRPr="000F0C4C" w:rsidRDefault="0048662E" w:rsidP="00944CF9">
            <w:pPr>
              <w:spacing w:line="360" w:lineRule="auto"/>
              <w:jc w:val="center"/>
            </w:pPr>
            <w:r w:rsidRPr="000F0C4C">
              <w:t>(33.3%)</w:t>
            </w:r>
          </w:p>
        </w:tc>
        <w:tc>
          <w:tcPr>
            <w:tcW w:w="996" w:type="dxa"/>
          </w:tcPr>
          <w:p w14:paraId="550B266D" w14:textId="77777777" w:rsidR="0048662E" w:rsidRPr="000F0C4C" w:rsidRDefault="0048662E" w:rsidP="00944CF9">
            <w:pPr>
              <w:spacing w:line="360" w:lineRule="auto"/>
              <w:jc w:val="center"/>
            </w:pPr>
            <w:r w:rsidRPr="000F0C4C">
              <w:t>3</w:t>
            </w:r>
          </w:p>
          <w:p w14:paraId="27CDFB57" w14:textId="77777777" w:rsidR="0048662E" w:rsidRPr="000F0C4C" w:rsidRDefault="0048662E" w:rsidP="00944CF9">
            <w:pPr>
              <w:spacing w:line="360" w:lineRule="auto"/>
              <w:jc w:val="center"/>
            </w:pPr>
            <w:r w:rsidRPr="000F0C4C">
              <w:t>(7.7%)</w:t>
            </w:r>
          </w:p>
        </w:tc>
        <w:tc>
          <w:tcPr>
            <w:tcW w:w="996" w:type="dxa"/>
          </w:tcPr>
          <w:p w14:paraId="243006FC" w14:textId="77777777" w:rsidR="0048662E" w:rsidRPr="000F0C4C" w:rsidRDefault="0048662E" w:rsidP="00944CF9">
            <w:pPr>
              <w:spacing w:line="360" w:lineRule="auto"/>
              <w:jc w:val="center"/>
            </w:pPr>
            <w:r w:rsidRPr="000F0C4C">
              <w:t>0</w:t>
            </w:r>
          </w:p>
          <w:p w14:paraId="6188A4DF" w14:textId="77777777" w:rsidR="0048662E" w:rsidRPr="000F0C4C" w:rsidRDefault="0048662E" w:rsidP="00944CF9">
            <w:pPr>
              <w:spacing w:line="360" w:lineRule="auto"/>
              <w:jc w:val="center"/>
            </w:pPr>
            <w:r w:rsidRPr="000F0C4C">
              <w:t>(0%)</w:t>
            </w:r>
          </w:p>
        </w:tc>
        <w:tc>
          <w:tcPr>
            <w:tcW w:w="876" w:type="dxa"/>
          </w:tcPr>
          <w:p w14:paraId="5229E91C" w14:textId="77777777" w:rsidR="0048662E" w:rsidRPr="000F0C4C" w:rsidRDefault="0048662E" w:rsidP="00944CF9">
            <w:pPr>
              <w:spacing w:line="360" w:lineRule="auto"/>
              <w:jc w:val="center"/>
            </w:pPr>
            <w:r w:rsidRPr="000F0C4C">
              <w:t>0</w:t>
            </w:r>
          </w:p>
          <w:p w14:paraId="2CE0B8CE" w14:textId="77777777" w:rsidR="0048662E" w:rsidRPr="000F0C4C" w:rsidRDefault="0048662E" w:rsidP="00944CF9">
            <w:pPr>
              <w:spacing w:line="360" w:lineRule="auto"/>
              <w:jc w:val="center"/>
            </w:pPr>
            <w:r w:rsidRPr="000F0C4C">
              <w:t>(0%)</w:t>
            </w:r>
          </w:p>
        </w:tc>
      </w:tr>
      <w:tr w:rsidR="0048662E" w:rsidRPr="000F0C4C" w14:paraId="61014DC4" w14:textId="77777777" w:rsidTr="00944CF9">
        <w:tc>
          <w:tcPr>
            <w:tcW w:w="627" w:type="dxa"/>
            <w:vMerge/>
          </w:tcPr>
          <w:p w14:paraId="61C6C3DB" w14:textId="77777777" w:rsidR="0048662E" w:rsidRPr="000F0C4C" w:rsidRDefault="0048662E" w:rsidP="00944CF9">
            <w:pPr>
              <w:spacing w:line="360" w:lineRule="auto"/>
              <w:jc w:val="both"/>
              <w:rPr>
                <w:b/>
              </w:rPr>
            </w:pPr>
          </w:p>
        </w:tc>
        <w:tc>
          <w:tcPr>
            <w:tcW w:w="1534" w:type="dxa"/>
            <w:vMerge/>
          </w:tcPr>
          <w:p w14:paraId="21549DC0" w14:textId="77777777" w:rsidR="0048662E" w:rsidRPr="000F0C4C" w:rsidRDefault="0048662E" w:rsidP="00944CF9">
            <w:pPr>
              <w:spacing w:line="360" w:lineRule="auto"/>
              <w:rPr>
                <w:b/>
              </w:rPr>
            </w:pPr>
          </w:p>
        </w:tc>
        <w:tc>
          <w:tcPr>
            <w:tcW w:w="2347" w:type="dxa"/>
          </w:tcPr>
          <w:p w14:paraId="46348586" w14:textId="77777777" w:rsidR="0048662E" w:rsidRPr="000F0C4C" w:rsidRDefault="0048662E" w:rsidP="0048662E">
            <w:pPr>
              <w:pStyle w:val="ListParagraph"/>
              <w:numPr>
                <w:ilvl w:val="0"/>
                <w:numId w:val="34"/>
              </w:numPr>
              <w:spacing w:line="360" w:lineRule="auto"/>
              <w:ind w:left="304" w:hanging="270"/>
            </w:pPr>
            <w:r w:rsidRPr="000F0C4C">
              <w:t>I had no problem in creating a video project.</w:t>
            </w:r>
          </w:p>
        </w:tc>
        <w:tc>
          <w:tcPr>
            <w:tcW w:w="996" w:type="dxa"/>
          </w:tcPr>
          <w:p w14:paraId="67F3370D" w14:textId="77777777" w:rsidR="0048662E" w:rsidRPr="000F0C4C" w:rsidRDefault="0048662E" w:rsidP="00944CF9">
            <w:pPr>
              <w:spacing w:line="360" w:lineRule="auto"/>
              <w:jc w:val="center"/>
            </w:pPr>
            <w:r w:rsidRPr="000F0C4C">
              <w:t>6</w:t>
            </w:r>
          </w:p>
          <w:p w14:paraId="7893D199" w14:textId="77777777" w:rsidR="0048662E" w:rsidRPr="000F0C4C" w:rsidRDefault="0048662E" w:rsidP="00944CF9">
            <w:pPr>
              <w:spacing w:line="360" w:lineRule="auto"/>
              <w:jc w:val="center"/>
            </w:pPr>
            <w:r w:rsidRPr="000F0C4C">
              <w:t>(15.4%)</w:t>
            </w:r>
          </w:p>
        </w:tc>
        <w:tc>
          <w:tcPr>
            <w:tcW w:w="996" w:type="dxa"/>
          </w:tcPr>
          <w:p w14:paraId="59DCDFA7" w14:textId="77777777" w:rsidR="0048662E" w:rsidRPr="000F0C4C" w:rsidRDefault="0048662E" w:rsidP="00944CF9">
            <w:pPr>
              <w:spacing w:line="360" w:lineRule="auto"/>
              <w:jc w:val="center"/>
            </w:pPr>
            <w:r w:rsidRPr="000F0C4C">
              <w:t>21</w:t>
            </w:r>
          </w:p>
          <w:p w14:paraId="097CFA4A" w14:textId="77777777" w:rsidR="0048662E" w:rsidRPr="000F0C4C" w:rsidRDefault="0048662E" w:rsidP="00944CF9">
            <w:pPr>
              <w:spacing w:line="360" w:lineRule="auto"/>
              <w:jc w:val="center"/>
            </w:pPr>
            <w:r w:rsidRPr="000F0C4C">
              <w:t>(53.8%)</w:t>
            </w:r>
          </w:p>
        </w:tc>
        <w:tc>
          <w:tcPr>
            <w:tcW w:w="996" w:type="dxa"/>
          </w:tcPr>
          <w:p w14:paraId="1A9A9C96" w14:textId="77777777" w:rsidR="0048662E" w:rsidRPr="000F0C4C" w:rsidRDefault="0048662E" w:rsidP="00944CF9">
            <w:pPr>
              <w:spacing w:line="360" w:lineRule="auto"/>
              <w:jc w:val="center"/>
            </w:pPr>
            <w:r w:rsidRPr="000F0C4C">
              <w:t>4</w:t>
            </w:r>
          </w:p>
          <w:p w14:paraId="3875E6B5" w14:textId="77777777" w:rsidR="0048662E" w:rsidRPr="000F0C4C" w:rsidRDefault="0048662E" w:rsidP="00944CF9">
            <w:pPr>
              <w:spacing w:line="360" w:lineRule="auto"/>
              <w:jc w:val="center"/>
            </w:pPr>
            <w:r w:rsidRPr="000F0C4C">
              <w:t>(10.3%)</w:t>
            </w:r>
          </w:p>
        </w:tc>
        <w:tc>
          <w:tcPr>
            <w:tcW w:w="996" w:type="dxa"/>
          </w:tcPr>
          <w:p w14:paraId="1E207AC8" w14:textId="77777777" w:rsidR="0048662E" w:rsidRPr="000F0C4C" w:rsidRDefault="0048662E" w:rsidP="00944CF9">
            <w:pPr>
              <w:spacing w:line="360" w:lineRule="auto"/>
              <w:jc w:val="center"/>
            </w:pPr>
            <w:r w:rsidRPr="000F0C4C">
              <w:t>7</w:t>
            </w:r>
          </w:p>
          <w:p w14:paraId="5F131A01" w14:textId="77777777" w:rsidR="0048662E" w:rsidRPr="000F0C4C" w:rsidRDefault="0048662E" w:rsidP="00944CF9">
            <w:pPr>
              <w:spacing w:line="360" w:lineRule="auto"/>
              <w:jc w:val="center"/>
            </w:pPr>
            <w:r w:rsidRPr="000F0C4C">
              <w:t>(17.9%)</w:t>
            </w:r>
          </w:p>
        </w:tc>
        <w:tc>
          <w:tcPr>
            <w:tcW w:w="876" w:type="dxa"/>
          </w:tcPr>
          <w:p w14:paraId="7AD97FE9" w14:textId="77777777" w:rsidR="0048662E" w:rsidRPr="000F0C4C" w:rsidRDefault="0048662E" w:rsidP="00944CF9">
            <w:pPr>
              <w:spacing w:line="360" w:lineRule="auto"/>
              <w:jc w:val="center"/>
            </w:pPr>
            <w:r w:rsidRPr="000F0C4C">
              <w:t>1</w:t>
            </w:r>
          </w:p>
          <w:p w14:paraId="050D0EE6" w14:textId="77777777" w:rsidR="0048662E" w:rsidRPr="000F0C4C" w:rsidRDefault="0048662E" w:rsidP="00944CF9">
            <w:pPr>
              <w:spacing w:line="360" w:lineRule="auto"/>
              <w:jc w:val="center"/>
            </w:pPr>
            <w:r w:rsidRPr="000F0C4C">
              <w:t>(2.6%)</w:t>
            </w:r>
          </w:p>
        </w:tc>
      </w:tr>
      <w:tr w:rsidR="0048662E" w:rsidRPr="000F0C4C" w14:paraId="72140CB0" w14:textId="77777777" w:rsidTr="00944CF9">
        <w:tc>
          <w:tcPr>
            <w:tcW w:w="627" w:type="dxa"/>
            <w:vMerge/>
          </w:tcPr>
          <w:p w14:paraId="0A114B99" w14:textId="77777777" w:rsidR="0048662E" w:rsidRPr="000F0C4C" w:rsidRDefault="0048662E" w:rsidP="00944CF9">
            <w:pPr>
              <w:spacing w:line="360" w:lineRule="auto"/>
              <w:jc w:val="both"/>
              <w:rPr>
                <w:b/>
              </w:rPr>
            </w:pPr>
          </w:p>
        </w:tc>
        <w:tc>
          <w:tcPr>
            <w:tcW w:w="1534" w:type="dxa"/>
            <w:vMerge/>
          </w:tcPr>
          <w:p w14:paraId="548DD591" w14:textId="77777777" w:rsidR="0048662E" w:rsidRPr="000F0C4C" w:rsidRDefault="0048662E" w:rsidP="00944CF9">
            <w:pPr>
              <w:spacing w:line="360" w:lineRule="auto"/>
              <w:rPr>
                <w:b/>
              </w:rPr>
            </w:pPr>
          </w:p>
        </w:tc>
        <w:tc>
          <w:tcPr>
            <w:tcW w:w="2347" w:type="dxa"/>
          </w:tcPr>
          <w:p w14:paraId="6047033A" w14:textId="77777777" w:rsidR="0048662E" w:rsidRPr="000F0C4C" w:rsidRDefault="0048662E" w:rsidP="0048662E">
            <w:pPr>
              <w:pStyle w:val="ListParagraph"/>
              <w:numPr>
                <w:ilvl w:val="0"/>
                <w:numId w:val="34"/>
              </w:numPr>
              <w:spacing w:line="360" w:lineRule="auto"/>
              <w:ind w:left="304" w:hanging="270"/>
            </w:pPr>
            <w:r w:rsidRPr="000F0C4C">
              <w:t xml:space="preserve">I prefer video recording to do presentations directly in front of </w:t>
            </w:r>
            <w:r w:rsidRPr="000F0C4C">
              <w:lastRenderedPageBreak/>
              <w:t>friends and teacher in the classroom.</w:t>
            </w:r>
          </w:p>
        </w:tc>
        <w:tc>
          <w:tcPr>
            <w:tcW w:w="996" w:type="dxa"/>
          </w:tcPr>
          <w:p w14:paraId="1F53A2F6" w14:textId="77777777" w:rsidR="0048662E" w:rsidRPr="000F0C4C" w:rsidRDefault="0048662E" w:rsidP="00944CF9">
            <w:pPr>
              <w:spacing w:line="360" w:lineRule="auto"/>
              <w:jc w:val="center"/>
            </w:pPr>
            <w:r w:rsidRPr="000F0C4C">
              <w:lastRenderedPageBreak/>
              <w:t>23</w:t>
            </w:r>
          </w:p>
          <w:p w14:paraId="669F7781" w14:textId="77777777" w:rsidR="0048662E" w:rsidRPr="000F0C4C" w:rsidRDefault="0048662E" w:rsidP="00944CF9">
            <w:pPr>
              <w:spacing w:line="360" w:lineRule="auto"/>
              <w:jc w:val="center"/>
            </w:pPr>
            <w:r w:rsidRPr="000F0C4C">
              <w:t>(59%)</w:t>
            </w:r>
          </w:p>
        </w:tc>
        <w:tc>
          <w:tcPr>
            <w:tcW w:w="996" w:type="dxa"/>
          </w:tcPr>
          <w:p w14:paraId="0EB87C4A" w14:textId="77777777" w:rsidR="0048662E" w:rsidRPr="000F0C4C" w:rsidRDefault="0048662E" w:rsidP="00944CF9">
            <w:pPr>
              <w:spacing w:line="360" w:lineRule="auto"/>
              <w:jc w:val="center"/>
            </w:pPr>
            <w:r w:rsidRPr="000F0C4C">
              <w:t>16</w:t>
            </w:r>
          </w:p>
          <w:p w14:paraId="5684CFFD" w14:textId="77777777" w:rsidR="0048662E" w:rsidRPr="000F0C4C" w:rsidRDefault="0048662E" w:rsidP="00944CF9">
            <w:pPr>
              <w:spacing w:line="360" w:lineRule="auto"/>
              <w:jc w:val="center"/>
            </w:pPr>
            <w:r w:rsidRPr="000F0C4C">
              <w:t>(41%)</w:t>
            </w:r>
          </w:p>
        </w:tc>
        <w:tc>
          <w:tcPr>
            <w:tcW w:w="996" w:type="dxa"/>
          </w:tcPr>
          <w:p w14:paraId="402C0416" w14:textId="77777777" w:rsidR="0048662E" w:rsidRPr="000F0C4C" w:rsidRDefault="0048662E" w:rsidP="00944CF9">
            <w:pPr>
              <w:spacing w:line="360" w:lineRule="auto"/>
              <w:jc w:val="center"/>
            </w:pPr>
            <w:r w:rsidRPr="000F0C4C">
              <w:t>0</w:t>
            </w:r>
          </w:p>
          <w:p w14:paraId="73A59E66" w14:textId="77777777" w:rsidR="0048662E" w:rsidRPr="000F0C4C" w:rsidRDefault="0048662E" w:rsidP="00944CF9">
            <w:pPr>
              <w:spacing w:line="360" w:lineRule="auto"/>
              <w:jc w:val="center"/>
            </w:pPr>
            <w:r w:rsidRPr="000F0C4C">
              <w:t>(0%)</w:t>
            </w:r>
          </w:p>
        </w:tc>
        <w:tc>
          <w:tcPr>
            <w:tcW w:w="996" w:type="dxa"/>
          </w:tcPr>
          <w:p w14:paraId="33BAAA2A" w14:textId="77777777" w:rsidR="0048662E" w:rsidRPr="000F0C4C" w:rsidRDefault="0048662E" w:rsidP="00944CF9">
            <w:pPr>
              <w:spacing w:line="360" w:lineRule="auto"/>
              <w:jc w:val="center"/>
            </w:pPr>
            <w:r w:rsidRPr="000F0C4C">
              <w:t>0</w:t>
            </w:r>
          </w:p>
          <w:p w14:paraId="1B1ED185" w14:textId="77777777" w:rsidR="0048662E" w:rsidRPr="000F0C4C" w:rsidRDefault="0048662E" w:rsidP="00944CF9">
            <w:pPr>
              <w:spacing w:line="360" w:lineRule="auto"/>
              <w:jc w:val="center"/>
            </w:pPr>
            <w:r w:rsidRPr="000F0C4C">
              <w:t>(0%)</w:t>
            </w:r>
          </w:p>
        </w:tc>
        <w:tc>
          <w:tcPr>
            <w:tcW w:w="876" w:type="dxa"/>
          </w:tcPr>
          <w:p w14:paraId="0858A101" w14:textId="77777777" w:rsidR="0048662E" w:rsidRPr="000F0C4C" w:rsidRDefault="0048662E" w:rsidP="00944CF9">
            <w:pPr>
              <w:spacing w:line="360" w:lineRule="auto"/>
              <w:jc w:val="center"/>
            </w:pPr>
            <w:r w:rsidRPr="000F0C4C">
              <w:t>0</w:t>
            </w:r>
          </w:p>
          <w:p w14:paraId="4B2553FE" w14:textId="77777777" w:rsidR="0048662E" w:rsidRPr="000F0C4C" w:rsidRDefault="0048662E" w:rsidP="00944CF9">
            <w:pPr>
              <w:spacing w:line="360" w:lineRule="auto"/>
              <w:jc w:val="center"/>
            </w:pPr>
            <w:r w:rsidRPr="000F0C4C">
              <w:t>(0%)</w:t>
            </w:r>
          </w:p>
        </w:tc>
      </w:tr>
      <w:tr w:rsidR="0048662E" w:rsidRPr="000F0C4C" w14:paraId="5AA2DB6D" w14:textId="77777777" w:rsidTr="00944CF9">
        <w:tc>
          <w:tcPr>
            <w:tcW w:w="627" w:type="dxa"/>
            <w:vMerge/>
          </w:tcPr>
          <w:p w14:paraId="0637BED7" w14:textId="77777777" w:rsidR="0048662E" w:rsidRPr="000F0C4C" w:rsidRDefault="0048662E" w:rsidP="00944CF9">
            <w:pPr>
              <w:spacing w:line="360" w:lineRule="auto"/>
              <w:jc w:val="both"/>
              <w:rPr>
                <w:b/>
              </w:rPr>
            </w:pPr>
          </w:p>
        </w:tc>
        <w:tc>
          <w:tcPr>
            <w:tcW w:w="1534" w:type="dxa"/>
            <w:vMerge/>
          </w:tcPr>
          <w:p w14:paraId="23A0FE2C" w14:textId="77777777" w:rsidR="0048662E" w:rsidRPr="000F0C4C" w:rsidRDefault="0048662E" w:rsidP="00944CF9">
            <w:pPr>
              <w:spacing w:line="360" w:lineRule="auto"/>
              <w:rPr>
                <w:b/>
              </w:rPr>
            </w:pPr>
          </w:p>
        </w:tc>
        <w:tc>
          <w:tcPr>
            <w:tcW w:w="2347" w:type="dxa"/>
          </w:tcPr>
          <w:p w14:paraId="72439D12" w14:textId="77777777" w:rsidR="0048662E" w:rsidRPr="000F0C4C" w:rsidRDefault="0048662E" w:rsidP="0048662E">
            <w:pPr>
              <w:pStyle w:val="ListParagraph"/>
              <w:numPr>
                <w:ilvl w:val="0"/>
                <w:numId w:val="34"/>
              </w:numPr>
              <w:spacing w:line="360" w:lineRule="auto"/>
              <w:ind w:left="304" w:hanging="270"/>
            </w:pPr>
            <w:r w:rsidRPr="000F0C4C">
              <w:t>Through this video project, I find a new method to improve my speaking skills.</w:t>
            </w:r>
          </w:p>
        </w:tc>
        <w:tc>
          <w:tcPr>
            <w:tcW w:w="996" w:type="dxa"/>
          </w:tcPr>
          <w:p w14:paraId="26EDB97F" w14:textId="77777777" w:rsidR="0048662E" w:rsidRPr="000F0C4C" w:rsidRDefault="0048662E" w:rsidP="00944CF9">
            <w:pPr>
              <w:spacing w:line="360" w:lineRule="auto"/>
              <w:jc w:val="center"/>
            </w:pPr>
            <w:r w:rsidRPr="000F0C4C">
              <w:t>24</w:t>
            </w:r>
          </w:p>
          <w:p w14:paraId="08F1FDA7" w14:textId="77777777" w:rsidR="0048662E" w:rsidRPr="000F0C4C" w:rsidRDefault="0048662E" w:rsidP="00944CF9">
            <w:pPr>
              <w:spacing w:line="360" w:lineRule="auto"/>
              <w:jc w:val="center"/>
            </w:pPr>
            <w:r w:rsidRPr="000F0C4C">
              <w:t>(61.5%)</w:t>
            </w:r>
          </w:p>
        </w:tc>
        <w:tc>
          <w:tcPr>
            <w:tcW w:w="996" w:type="dxa"/>
          </w:tcPr>
          <w:p w14:paraId="469CB234" w14:textId="77777777" w:rsidR="0048662E" w:rsidRPr="000F0C4C" w:rsidRDefault="0048662E" w:rsidP="00944CF9">
            <w:pPr>
              <w:spacing w:line="360" w:lineRule="auto"/>
              <w:jc w:val="center"/>
            </w:pPr>
            <w:r w:rsidRPr="000F0C4C">
              <w:t>14</w:t>
            </w:r>
          </w:p>
          <w:p w14:paraId="046D5A1F" w14:textId="77777777" w:rsidR="0048662E" w:rsidRPr="000F0C4C" w:rsidRDefault="0048662E" w:rsidP="00944CF9">
            <w:pPr>
              <w:spacing w:line="360" w:lineRule="auto"/>
              <w:jc w:val="center"/>
            </w:pPr>
            <w:r w:rsidRPr="000F0C4C">
              <w:t>(35%)</w:t>
            </w:r>
          </w:p>
        </w:tc>
        <w:tc>
          <w:tcPr>
            <w:tcW w:w="996" w:type="dxa"/>
          </w:tcPr>
          <w:p w14:paraId="722719F2" w14:textId="77777777" w:rsidR="0048662E" w:rsidRPr="000F0C4C" w:rsidRDefault="0048662E" w:rsidP="00944CF9">
            <w:pPr>
              <w:spacing w:line="360" w:lineRule="auto"/>
              <w:jc w:val="center"/>
            </w:pPr>
            <w:r w:rsidRPr="000F0C4C">
              <w:t>1</w:t>
            </w:r>
          </w:p>
          <w:p w14:paraId="611B4C14" w14:textId="77777777" w:rsidR="0048662E" w:rsidRPr="000F0C4C" w:rsidRDefault="0048662E" w:rsidP="00944CF9">
            <w:pPr>
              <w:spacing w:line="360" w:lineRule="auto"/>
              <w:jc w:val="center"/>
            </w:pPr>
            <w:r w:rsidRPr="000F0C4C">
              <w:t>(3.5%)</w:t>
            </w:r>
          </w:p>
        </w:tc>
        <w:tc>
          <w:tcPr>
            <w:tcW w:w="996" w:type="dxa"/>
          </w:tcPr>
          <w:p w14:paraId="6F427C25" w14:textId="77777777" w:rsidR="0048662E" w:rsidRPr="000F0C4C" w:rsidRDefault="0048662E" w:rsidP="00944CF9">
            <w:pPr>
              <w:spacing w:line="360" w:lineRule="auto"/>
              <w:jc w:val="center"/>
            </w:pPr>
            <w:r w:rsidRPr="000F0C4C">
              <w:t>0</w:t>
            </w:r>
          </w:p>
          <w:p w14:paraId="64A19252" w14:textId="77777777" w:rsidR="0048662E" w:rsidRPr="000F0C4C" w:rsidRDefault="0048662E" w:rsidP="00944CF9">
            <w:pPr>
              <w:spacing w:line="360" w:lineRule="auto"/>
              <w:jc w:val="center"/>
            </w:pPr>
            <w:r w:rsidRPr="000F0C4C">
              <w:t>(0%)</w:t>
            </w:r>
          </w:p>
        </w:tc>
        <w:tc>
          <w:tcPr>
            <w:tcW w:w="876" w:type="dxa"/>
          </w:tcPr>
          <w:p w14:paraId="25774FCC" w14:textId="77777777" w:rsidR="0048662E" w:rsidRPr="000F0C4C" w:rsidRDefault="0048662E" w:rsidP="00944CF9">
            <w:pPr>
              <w:spacing w:line="360" w:lineRule="auto"/>
              <w:jc w:val="center"/>
            </w:pPr>
            <w:r w:rsidRPr="000F0C4C">
              <w:t>0</w:t>
            </w:r>
          </w:p>
          <w:p w14:paraId="6D3D102F" w14:textId="77777777" w:rsidR="0048662E" w:rsidRPr="000F0C4C" w:rsidRDefault="0048662E" w:rsidP="00944CF9">
            <w:pPr>
              <w:spacing w:line="360" w:lineRule="auto"/>
              <w:jc w:val="center"/>
            </w:pPr>
            <w:r w:rsidRPr="000F0C4C">
              <w:t>(0%)</w:t>
            </w:r>
          </w:p>
        </w:tc>
      </w:tr>
      <w:tr w:rsidR="0048662E" w:rsidRPr="000F0C4C" w14:paraId="10C92DDF" w14:textId="77777777" w:rsidTr="00944CF9">
        <w:tblPrEx>
          <w:tblLook w:val="0000" w:firstRow="0" w:lastRow="0" w:firstColumn="0" w:lastColumn="0" w:noHBand="0" w:noVBand="0"/>
        </w:tblPrEx>
        <w:trPr>
          <w:trHeight w:val="490"/>
        </w:trPr>
        <w:tc>
          <w:tcPr>
            <w:tcW w:w="627" w:type="dxa"/>
            <w:vMerge w:val="restart"/>
          </w:tcPr>
          <w:p w14:paraId="34C8C448" w14:textId="77777777" w:rsidR="0048662E" w:rsidRPr="000F0C4C" w:rsidRDefault="0048662E" w:rsidP="00944CF9">
            <w:pPr>
              <w:spacing w:line="360" w:lineRule="auto"/>
              <w:jc w:val="both"/>
            </w:pPr>
            <w:r w:rsidRPr="000F0C4C">
              <w:t>2.</w:t>
            </w:r>
          </w:p>
        </w:tc>
        <w:tc>
          <w:tcPr>
            <w:tcW w:w="1534" w:type="dxa"/>
            <w:vMerge w:val="restart"/>
          </w:tcPr>
          <w:p w14:paraId="151ED646" w14:textId="77777777" w:rsidR="0048662E" w:rsidRPr="000F0C4C" w:rsidRDefault="0048662E" w:rsidP="00944CF9">
            <w:pPr>
              <w:spacing w:line="360" w:lineRule="auto"/>
            </w:pPr>
            <w:proofErr w:type="gramStart"/>
            <w:r w:rsidRPr="000F0C4C">
              <w:t>Students</w:t>
            </w:r>
            <w:proofErr w:type="gramEnd"/>
            <w:r w:rsidRPr="000F0C4C">
              <w:t xml:space="preserve"> perceptions the strength and the weakness of using video project</w:t>
            </w:r>
          </w:p>
        </w:tc>
        <w:tc>
          <w:tcPr>
            <w:tcW w:w="2347" w:type="dxa"/>
          </w:tcPr>
          <w:p w14:paraId="5B0F0648" w14:textId="77777777" w:rsidR="0048662E" w:rsidRPr="000F0C4C" w:rsidRDefault="0048662E" w:rsidP="0048662E">
            <w:pPr>
              <w:pStyle w:val="ListParagraph"/>
              <w:numPr>
                <w:ilvl w:val="0"/>
                <w:numId w:val="34"/>
              </w:numPr>
              <w:spacing w:line="360" w:lineRule="auto"/>
              <w:ind w:left="341" w:hanging="270"/>
            </w:pPr>
            <w:r w:rsidRPr="000F0C4C">
              <w:rPr>
                <w:color w:val="202124"/>
                <w:shd w:val="clear" w:color="auto" w:fill="FFFFFF"/>
              </w:rPr>
              <w:t>Producing this video project has helped me improve my level of understanding the English lesson material</w:t>
            </w:r>
          </w:p>
        </w:tc>
        <w:tc>
          <w:tcPr>
            <w:tcW w:w="996" w:type="dxa"/>
          </w:tcPr>
          <w:p w14:paraId="6A70E39A" w14:textId="77777777" w:rsidR="0048662E" w:rsidRPr="000F0C4C" w:rsidRDefault="0048662E" w:rsidP="00944CF9">
            <w:pPr>
              <w:spacing w:line="360" w:lineRule="auto"/>
              <w:jc w:val="center"/>
            </w:pPr>
            <w:r w:rsidRPr="000F0C4C">
              <w:t>29</w:t>
            </w:r>
          </w:p>
          <w:p w14:paraId="07D876EC" w14:textId="77777777" w:rsidR="0048662E" w:rsidRPr="000F0C4C" w:rsidRDefault="0048662E" w:rsidP="00944CF9">
            <w:pPr>
              <w:spacing w:line="360" w:lineRule="auto"/>
              <w:jc w:val="center"/>
            </w:pPr>
            <w:r w:rsidRPr="000F0C4C">
              <w:t>(74.4%)</w:t>
            </w:r>
          </w:p>
        </w:tc>
        <w:tc>
          <w:tcPr>
            <w:tcW w:w="996" w:type="dxa"/>
          </w:tcPr>
          <w:p w14:paraId="1656E566" w14:textId="77777777" w:rsidR="0048662E" w:rsidRPr="000F0C4C" w:rsidRDefault="0048662E" w:rsidP="00944CF9">
            <w:pPr>
              <w:spacing w:line="360" w:lineRule="auto"/>
              <w:jc w:val="center"/>
            </w:pPr>
            <w:r w:rsidRPr="000F0C4C">
              <w:t>9</w:t>
            </w:r>
          </w:p>
          <w:p w14:paraId="1EAB2D3C" w14:textId="77777777" w:rsidR="0048662E" w:rsidRPr="000F0C4C" w:rsidRDefault="0048662E" w:rsidP="00944CF9">
            <w:pPr>
              <w:spacing w:line="360" w:lineRule="auto"/>
              <w:jc w:val="center"/>
            </w:pPr>
            <w:r w:rsidRPr="000F0C4C">
              <w:t>(23.1%)</w:t>
            </w:r>
          </w:p>
        </w:tc>
        <w:tc>
          <w:tcPr>
            <w:tcW w:w="996" w:type="dxa"/>
          </w:tcPr>
          <w:p w14:paraId="27F30C99" w14:textId="77777777" w:rsidR="0048662E" w:rsidRPr="000F0C4C" w:rsidRDefault="0048662E" w:rsidP="00944CF9">
            <w:pPr>
              <w:spacing w:line="360" w:lineRule="auto"/>
              <w:jc w:val="center"/>
            </w:pPr>
            <w:r w:rsidRPr="000F0C4C">
              <w:t>1</w:t>
            </w:r>
          </w:p>
          <w:p w14:paraId="32370D18" w14:textId="77777777" w:rsidR="0048662E" w:rsidRPr="000F0C4C" w:rsidRDefault="0048662E" w:rsidP="00944CF9">
            <w:pPr>
              <w:spacing w:line="360" w:lineRule="auto"/>
              <w:jc w:val="center"/>
            </w:pPr>
            <w:r w:rsidRPr="000F0C4C">
              <w:t>(2.6%)</w:t>
            </w:r>
          </w:p>
        </w:tc>
        <w:tc>
          <w:tcPr>
            <w:tcW w:w="996" w:type="dxa"/>
          </w:tcPr>
          <w:p w14:paraId="04FE1E73" w14:textId="77777777" w:rsidR="0048662E" w:rsidRPr="000F0C4C" w:rsidRDefault="0048662E" w:rsidP="00944CF9">
            <w:pPr>
              <w:spacing w:line="360" w:lineRule="auto"/>
              <w:jc w:val="center"/>
            </w:pPr>
            <w:r w:rsidRPr="000F0C4C">
              <w:t>0</w:t>
            </w:r>
          </w:p>
          <w:p w14:paraId="23E2D541" w14:textId="77777777" w:rsidR="0048662E" w:rsidRPr="000F0C4C" w:rsidRDefault="0048662E" w:rsidP="00944CF9">
            <w:pPr>
              <w:spacing w:line="360" w:lineRule="auto"/>
              <w:jc w:val="center"/>
            </w:pPr>
            <w:r w:rsidRPr="000F0C4C">
              <w:t>(0%)</w:t>
            </w:r>
          </w:p>
        </w:tc>
        <w:tc>
          <w:tcPr>
            <w:tcW w:w="876" w:type="dxa"/>
          </w:tcPr>
          <w:p w14:paraId="501BF049" w14:textId="77777777" w:rsidR="0048662E" w:rsidRPr="000F0C4C" w:rsidRDefault="0048662E" w:rsidP="00944CF9">
            <w:pPr>
              <w:spacing w:line="360" w:lineRule="auto"/>
              <w:jc w:val="center"/>
            </w:pPr>
            <w:r w:rsidRPr="000F0C4C">
              <w:t>0</w:t>
            </w:r>
          </w:p>
          <w:p w14:paraId="5ADDF9E8" w14:textId="77777777" w:rsidR="0048662E" w:rsidRPr="000F0C4C" w:rsidRDefault="0048662E" w:rsidP="00944CF9">
            <w:pPr>
              <w:spacing w:line="360" w:lineRule="auto"/>
              <w:jc w:val="center"/>
            </w:pPr>
            <w:r w:rsidRPr="000F0C4C">
              <w:t>(0%)</w:t>
            </w:r>
          </w:p>
        </w:tc>
      </w:tr>
      <w:tr w:rsidR="0048662E" w:rsidRPr="000F0C4C" w14:paraId="74CFA19C" w14:textId="77777777" w:rsidTr="00944CF9">
        <w:tblPrEx>
          <w:tblLook w:val="0000" w:firstRow="0" w:lastRow="0" w:firstColumn="0" w:lastColumn="0" w:noHBand="0" w:noVBand="0"/>
        </w:tblPrEx>
        <w:trPr>
          <w:trHeight w:val="490"/>
        </w:trPr>
        <w:tc>
          <w:tcPr>
            <w:tcW w:w="627" w:type="dxa"/>
            <w:vMerge/>
          </w:tcPr>
          <w:p w14:paraId="10F18FC4" w14:textId="77777777" w:rsidR="0048662E" w:rsidRPr="000F0C4C" w:rsidRDefault="0048662E" w:rsidP="00944CF9">
            <w:pPr>
              <w:spacing w:line="360" w:lineRule="auto"/>
              <w:jc w:val="both"/>
              <w:rPr>
                <w:b/>
              </w:rPr>
            </w:pPr>
          </w:p>
        </w:tc>
        <w:tc>
          <w:tcPr>
            <w:tcW w:w="1534" w:type="dxa"/>
            <w:vMerge/>
          </w:tcPr>
          <w:p w14:paraId="1E251E2F" w14:textId="77777777" w:rsidR="0048662E" w:rsidRPr="000F0C4C" w:rsidRDefault="0048662E" w:rsidP="00944CF9">
            <w:pPr>
              <w:spacing w:line="360" w:lineRule="auto"/>
              <w:jc w:val="both"/>
            </w:pPr>
          </w:p>
        </w:tc>
        <w:tc>
          <w:tcPr>
            <w:tcW w:w="2347" w:type="dxa"/>
          </w:tcPr>
          <w:p w14:paraId="1103AB99" w14:textId="77777777" w:rsidR="0048662E" w:rsidRPr="000F0C4C" w:rsidRDefault="0048662E" w:rsidP="0048662E">
            <w:pPr>
              <w:pStyle w:val="ListParagraph"/>
              <w:numPr>
                <w:ilvl w:val="0"/>
                <w:numId w:val="34"/>
              </w:numPr>
              <w:spacing w:line="360" w:lineRule="auto"/>
              <w:ind w:left="341" w:hanging="270"/>
            </w:pPr>
            <w:r w:rsidRPr="000F0C4C">
              <w:t xml:space="preserve">My </w:t>
            </w:r>
            <w:proofErr w:type="gramStart"/>
            <w:r w:rsidRPr="000F0C4C">
              <w:t>English speaking</w:t>
            </w:r>
            <w:proofErr w:type="gramEnd"/>
            <w:r w:rsidRPr="000F0C4C">
              <w:t xml:space="preserve"> skills improved after completing the video project</w:t>
            </w:r>
          </w:p>
        </w:tc>
        <w:tc>
          <w:tcPr>
            <w:tcW w:w="996" w:type="dxa"/>
          </w:tcPr>
          <w:p w14:paraId="54DABABD" w14:textId="77777777" w:rsidR="0048662E" w:rsidRPr="000F0C4C" w:rsidRDefault="0048662E" w:rsidP="00944CF9">
            <w:pPr>
              <w:spacing w:line="360" w:lineRule="auto"/>
              <w:jc w:val="center"/>
            </w:pPr>
            <w:r w:rsidRPr="000F0C4C">
              <w:t>14</w:t>
            </w:r>
          </w:p>
          <w:p w14:paraId="663ABA4D" w14:textId="77777777" w:rsidR="0048662E" w:rsidRPr="000F0C4C" w:rsidRDefault="0048662E" w:rsidP="00944CF9">
            <w:pPr>
              <w:spacing w:line="360" w:lineRule="auto"/>
              <w:jc w:val="center"/>
            </w:pPr>
            <w:r w:rsidRPr="000F0C4C">
              <w:t>(64.1%)</w:t>
            </w:r>
          </w:p>
        </w:tc>
        <w:tc>
          <w:tcPr>
            <w:tcW w:w="996" w:type="dxa"/>
          </w:tcPr>
          <w:p w14:paraId="760A0D69" w14:textId="77777777" w:rsidR="0048662E" w:rsidRPr="000F0C4C" w:rsidRDefault="0048662E" w:rsidP="00944CF9">
            <w:pPr>
              <w:spacing w:line="360" w:lineRule="auto"/>
              <w:jc w:val="center"/>
            </w:pPr>
            <w:r w:rsidRPr="000F0C4C">
              <w:t>25</w:t>
            </w:r>
          </w:p>
          <w:p w14:paraId="7AB1757E" w14:textId="77777777" w:rsidR="0048662E" w:rsidRPr="000F0C4C" w:rsidRDefault="0048662E" w:rsidP="00944CF9">
            <w:pPr>
              <w:spacing w:line="360" w:lineRule="auto"/>
              <w:jc w:val="center"/>
            </w:pPr>
            <w:r w:rsidRPr="000F0C4C">
              <w:t>(35.9%)</w:t>
            </w:r>
          </w:p>
        </w:tc>
        <w:tc>
          <w:tcPr>
            <w:tcW w:w="996" w:type="dxa"/>
          </w:tcPr>
          <w:p w14:paraId="04F568D3" w14:textId="77777777" w:rsidR="0048662E" w:rsidRPr="000F0C4C" w:rsidRDefault="0048662E" w:rsidP="00944CF9">
            <w:pPr>
              <w:spacing w:line="360" w:lineRule="auto"/>
              <w:jc w:val="center"/>
            </w:pPr>
            <w:r w:rsidRPr="000F0C4C">
              <w:t>0</w:t>
            </w:r>
          </w:p>
          <w:p w14:paraId="55C3187B" w14:textId="77777777" w:rsidR="0048662E" w:rsidRPr="000F0C4C" w:rsidRDefault="0048662E" w:rsidP="00944CF9">
            <w:pPr>
              <w:spacing w:line="360" w:lineRule="auto"/>
              <w:jc w:val="center"/>
            </w:pPr>
            <w:r w:rsidRPr="000F0C4C">
              <w:t>(0%)</w:t>
            </w:r>
          </w:p>
        </w:tc>
        <w:tc>
          <w:tcPr>
            <w:tcW w:w="996" w:type="dxa"/>
          </w:tcPr>
          <w:p w14:paraId="388EF882" w14:textId="77777777" w:rsidR="0048662E" w:rsidRPr="000F0C4C" w:rsidRDefault="0048662E" w:rsidP="00944CF9">
            <w:pPr>
              <w:spacing w:line="360" w:lineRule="auto"/>
              <w:jc w:val="center"/>
            </w:pPr>
            <w:r w:rsidRPr="000F0C4C">
              <w:t>0</w:t>
            </w:r>
          </w:p>
          <w:p w14:paraId="5FE05430" w14:textId="77777777" w:rsidR="0048662E" w:rsidRPr="000F0C4C" w:rsidRDefault="0048662E" w:rsidP="00944CF9">
            <w:pPr>
              <w:spacing w:line="360" w:lineRule="auto"/>
              <w:jc w:val="center"/>
            </w:pPr>
            <w:r w:rsidRPr="000F0C4C">
              <w:t>(0%)</w:t>
            </w:r>
          </w:p>
        </w:tc>
        <w:tc>
          <w:tcPr>
            <w:tcW w:w="876" w:type="dxa"/>
          </w:tcPr>
          <w:p w14:paraId="3C0AA1C9" w14:textId="77777777" w:rsidR="0048662E" w:rsidRPr="000F0C4C" w:rsidRDefault="0048662E" w:rsidP="00944CF9">
            <w:pPr>
              <w:spacing w:line="360" w:lineRule="auto"/>
              <w:jc w:val="center"/>
            </w:pPr>
            <w:r w:rsidRPr="000F0C4C">
              <w:t>0</w:t>
            </w:r>
          </w:p>
          <w:p w14:paraId="7EED6885" w14:textId="77777777" w:rsidR="0048662E" w:rsidRPr="000F0C4C" w:rsidRDefault="0048662E" w:rsidP="00944CF9">
            <w:pPr>
              <w:spacing w:line="360" w:lineRule="auto"/>
              <w:jc w:val="center"/>
            </w:pPr>
            <w:r w:rsidRPr="000F0C4C">
              <w:t>(0%)</w:t>
            </w:r>
          </w:p>
        </w:tc>
      </w:tr>
      <w:tr w:rsidR="0048662E" w:rsidRPr="000F0C4C" w14:paraId="0A4CAE25" w14:textId="77777777" w:rsidTr="00944CF9">
        <w:tblPrEx>
          <w:tblLook w:val="0000" w:firstRow="0" w:lastRow="0" w:firstColumn="0" w:lastColumn="0" w:noHBand="0" w:noVBand="0"/>
        </w:tblPrEx>
        <w:trPr>
          <w:trHeight w:val="490"/>
        </w:trPr>
        <w:tc>
          <w:tcPr>
            <w:tcW w:w="627" w:type="dxa"/>
            <w:vMerge/>
          </w:tcPr>
          <w:p w14:paraId="5C77E212" w14:textId="77777777" w:rsidR="0048662E" w:rsidRPr="000F0C4C" w:rsidRDefault="0048662E" w:rsidP="00944CF9">
            <w:pPr>
              <w:spacing w:line="360" w:lineRule="auto"/>
              <w:jc w:val="both"/>
              <w:rPr>
                <w:b/>
              </w:rPr>
            </w:pPr>
          </w:p>
        </w:tc>
        <w:tc>
          <w:tcPr>
            <w:tcW w:w="1534" w:type="dxa"/>
            <w:vMerge/>
          </w:tcPr>
          <w:p w14:paraId="7E28A4E0" w14:textId="77777777" w:rsidR="0048662E" w:rsidRPr="000F0C4C" w:rsidRDefault="0048662E" w:rsidP="00944CF9">
            <w:pPr>
              <w:spacing w:line="360" w:lineRule="auto"/>
              <w:jc w:val="both"/>
            </w:pPr>
          </w:p>
        </w:tc>
        <w:tc>
          <w:tcPr>
            <w:tcW w:w="2347" w:type="dxa"/>
          </w:tcPr>
          <w:p w14:paraId="784A2B7E" w14:textId="77777777" w:rsidR="0048662E" w:rsidRPr="000F0C4C" w:rsidRDefault="0048662E" w:rsidP="0048662E">
            <w:pPr>
              <w:pStyle w:val="ListParagraph"/>
              <w:numPr>
                <w:ilvl w:val="0"/>
                <w:numId w:val="34"/>
              </w:numPr>
              <w:spacing w:line="360" w:lineRule="auto"/>
              <w:ind w:left="341" w:hanging="270"/>
            </w:pPr>
            <w:r w:rsidRPr="000F0C4C">
              <w:t>Through this video project, it helps me improve my confidence in speaking English</w:t>
            </w:r>
          </w:p>
        </w:tc>
        <w:tc>
          <w:tcPr>
            <w:tcW w:w="996" w:type="dxa"/>
          </w:tcPr>
          <w:p w14:paraId="5073865F" w14:textId="77777777" w:rsidR="0048662E" w:rsidRPr="000F0C4C" w:rsidRDefault="0048662E" w:rsidP="00944CF9">
            <w:pPr>
              <w:spacing w:line="360" w:lineRule="auto"/>
              <w:jc w:val="center"/>
            </w:pPr>
            <w:r w:rsidRPr="000F0C4C">
              <w:t>29</w:t>
            </w:r>
          </w:p>
          <w:p w14:paraId="7AF6BF41" w14:textId="77777777" w:rsidR="0048662E" w:rsidRPr="000F0C4C" w:rsidRDefault="0048662E" w:rsidP="00944CF9">
            <w:pPr>
              <w:spacing w:line="360" w:lineRule="auto"/>
              <w:jc w:val="center"/>
            </w:pPr>
            <w:r w:rsidRPr="000F0C4C">
              <w:t>(74.4%)</w:t>
            </w:r>
          </w:p>
        </w:tc>
        <w:tc>
          <w:tcPr>
            <w:tcW w:w="996" w:type="dxa"/>
          </w:tcPr>
          <w:p w14:paraId="67140B29" w14:textId="77777777" w:rsidR="0048662E" w:rsidRPr="000F0C4C" w:rsidRDefault="0048662E" w:rsidP="00944CF9">
            <w:pPr>
              <w:spacing w:line="360" w:lineRule="auto"/>
              <w:jc w:val="center"/>
            </w:pPr>
            <w:r w:rsidRPr="000F0C4C">
              <w:t>9</w:t>
            </w:r>
          </w:p>
          <w:p w14:paraId="06FD0920" w14:textId="77777777" w:rsidR="0048662E" w:rsidRPr="000F0C4C" w:rsidRDefault="0048662E" w:rsidP="00944CF9">
            <w:pPr>
              <w:spacing w:line="360" w:lineRule="auto"/>
              <w:jc w:val="center"/>
            </w:pPr>
            <w:r w:rsidRPr="000F0C4C">
              <w:t>(23.1%)</w:t>
            </w:r>
          </w:p>
        </w:tc>
        <w:tc>
          <w:tcPr>
            <w:tcW w:w="996" w:type="dxa"/>
          </w:tcPr>
          <w:p w14:paraId="3453D350" w14:textId="77777777" w:rsidR="0048662E" w:rsidRPr="000F0C4C" w:rsidRDefault="0048662E" w:rsidP="00944CF9">
            <w:pPr>
              <w:spacing w:line="360" w:lineRule="auto"/>
              <w:jc w:val="center"/>
            </w:pPr>
            <w:r w:rsidRPr="000F0C4C">
              <w:t>1</w:t>
            </w:r>
          </w:p>
          <w:p w14:paraId="0EDE70DE" w14:textId="77777777" w:rsidR="0048662E" w:rsidRPr="000F0C4C" w:rsidRDefault="0048662E" w:rsidP="00944CF9">
            <w:pPr>
              <w:spacing w:line="360" w:lineRule="auto"/>
              <w:jc w:val="center"/>
            </w:pPr>
            <w:r w:rsidRPr="000F0C4C">
              <w:t>(2.5%)</w:t>
            </w:r>
          </w:p>
        </w:tc>
        <w:tc>
          <w:tcPr>
            <w:tcW w:w="996" w:type="dxa"/>
          </w:tcPr>
          <w:p w14:paraId="069CAF19" w14:textId="77777777" w:rsidR="0048662E" w:rsidRPr="000F0C4C" w:rsidRDefault="0048662E" w:rsidP="00944CF9">
            <w:pPr>
              <w:spacing w:line="360" w:lineRule="auto"/>
              <w:jc w:val="center"/>
            </w:pPr>
            <w:r w:rsidRPr="000F0C4C">
              <w:t>0</w:t>
            </w:r>
          </w:p>
          <w:p w14:paraId="43F5F945" w14:textId="77777777" w:rsidR="0048662E" w:rsidRPr="000F0C4C" w:rsidRDefault="0048662E" w:rsidP="00944CF9">
            <w:pPr>
              <w:spacing w:line="360" w:lineRule="auto"/>
              <w:jc w:val="center"/>
            </w:pPr>
            <w:r w:rsidRPr="000F0C4C">
              <w:t>(0%)</w:t>
            </w:r>
          </w:p>
        </w:tc>
        <w:tc>
          <w:tcPr>
            <w:tcW w:w="876" w:type="dxa"/>
          </w:tcPr>
          <w:p w14:paraId="4E68A5D4" w14:textId="77777777" w:rsidR="0048662E" w:rsidRPr="000F0C4C" w:rsidRDefault="0048662E" w:rsidP="00944CF9">
            <w:pPr>
              <w:spacing w:line="360" w:lineRule="auto"/>
              <w:jc w:val="center"/>
            </w:pPr>
            <w:r w:rsidRPr="000F0C4C">
              <w:t>0</w:t>
            </w:r>
          </w:p>
          <w:p w14:paraId="1FAEA716" w14:textId="77777777" w:rsidR="0048662E" w:rsidRPr="000F0C4C" w:rsidRDefault="0048662E" w:rsidP="00944CF9">
            <w:pPr>
              <w:spacing w:line="360" w:lineRule="auto"/>
              <w:jc w:val="center"/>
            </w:pPr>
            <w:r w:rsidRPr="000F0C4C">
              <w:t>(0%)</w:t>
            </w:r>
          </w:p>
        </w:tc>
      </w:tr>
      <w:tr w:rsidR="0048662E" w:rsidRPr="000F0C4C" w14:paraId="0E5437C6" w14:textId="77777777" w:rsidTr="00944CF9">
        <w:tblPrEx>
          <w:tblLook w:val="0000" w:firstRow="0" w:lastRow="0" w:firstColumn="0" w:lastColumn="0" w:noHBand="0" w:noVBand="0"/>
        </w:tblPrEx>
        <w:trPr>
          <w:trHeight w:val="490"/>
        </w:trPr>
        <w:tc>
          <w:tcPr>
            <w:tcW w:w="627" w:type="dxa"/>
            <w:vMerge/>
          </w:tcPr>
          <w:p w14:paraId="3AC168EE" w14:textId="77777777" w:rsidR="0048662E" w:rsidRPr="000F0C4C" w:rsidRDefault="0048662E" w:rsidP="00944CF9">
            <w:pPr>
              <w:spacing w:line="360" w:lineRule="auto"/>
              <w:jc w:val="both"/>
              <w:rPr>
                <w:b/>
              </w:rPr>
            </w:pPr>
          </w:p>
        </w:tc>
        <w:tc>
          <w:tcPr>
            <w:tcW w:w="1534" w:type="dxa"/>
            <w:vMerge/>
          </w:tcPr>
          <w:p w14:paraId="28E341BD" w14:textId="77777777" w:rsidR="0048662E" w:rsidRPr="000F0C4C" w:rsidRDefault="0048662E" w:rsidP="00944CF9">
            <w:pPr>
              <w:spacing w:line="360" w:lineRule="auto"/>
              <w:jc w:val="both"/>
            </w:pPr>
          </w:p>
        </w:tc>
        <w:tc>
          <w:tcPr>
            <w:tcW w:w="2347" w:type="dxa"/>
          </w:tcPr>
          <w:p w14:paraId="315DA9E1" w14:textId="77777777" w:rsidR="0048662E" w:rsidRPr="000F0C4C" w:rsidRDefault="0048662E" w:rsidP="0048662E">
            <w:pPr>
              <w:pStyle w:val="ListParagraph"/>
              <w:numPr>
                <w:ilvl w:val="0"/>
                <w:numId w:val="34"/>
              </w:numPr>
              <w:spacing w:line="360" w:lineRule="auto"/>
              <w:ind w:left="431"/>
            </w:pPr>
            <w:r w:rsidRPr="000F0C4C">
              <w:t>This video project helps me improve my English</w:t>
            </w:r>
          </w:p>
        </w:tc>
        <w:tc>
          <w:tcPr>
            <w:tcW w:w="996" w:type="dxa"/>
          </w:tcPr>
          <w:p w14:paraId="714AFBBF" w14:textId="77777777" w:rsidR="0048662E" w:rsidRPr="000F0C4C" w:rsidRDefault="0048662E" w:rsidP="00944CF9">
            <w:pPr>
              <w:spacing w:line="360" w:lineRule="auto"/>
              <w:jc w:val="center"/>
            </w:pPr>
            <w:r w:rsidRPr="000F0C4C">
              <w:t>26</w:t>
            </w:r>
          </w:p>
          <w:p w14:paraId="64A8B483" w14:textId="77777777" w:rsidR="0048662E" w:rsidRPr="000F0C4C" w:rsidRDefault="0048662E" w:rsidP="00944CF9">
            <w:pPr>
              <w:spacing w:line="360" w:lineRule="auto"/>
              <w:jc w:val="center"/>
            </w:pPr>
            <w:r w:rsidRPr="000F0C4C">
              <w:t>(66.7%)</w:t>
            </w:r>
          </w:p>
        </w:tc>
        <w:tc>
          <w:tcPr>
            <w:tcW w:w="996" w:type="dxa"/>
          </w:tcPr>
          <w:p w14:paraId="3721F59C" w14:textId="77777777" w:rsidR="0048662E" w:rsidRPr="000F0C4C" w:rsidRDefault="0048662E" w:rsidP="00944CF9">
            <w:pPr>
              <w:spacing w:line="360" w:lineRule="auto"/>
              <w:jc w:val="center"/>
            </w:pPr>
            <w:r w:rsidRPr="000F0C4C">
              <w:t>11</w:t>
            </w:r>
          </w:p>
          <w:p w14:paraId="2CD82A5B" w14:textId="77777777" w:rsidR="0048662E" w:rsidRPr="000F0C4C" w:rsidRDefault="0048662E" w:rsidP="00944CF9">
            <w:pPr>
              <w:spacing w:line="360" w:lineRule="auto"/>
              <w:jc w:val="center"/>
            </w:pPr>
            <w:r w:rsidRPr="000F0C4C">
              <w:t>(28.2%)</w:t>
            </w:r>
          </w:p>
        </w:tc>
        <w:tc>
          <w:tcPr>
            <w:tcW w:w="996" w:type="dxa"/>
          </w:tcPr>
          <w:p w14:paraId="7BDD9FE0" w14:textId="77777777" w:rsidR="0048662E" w:rsidRPr="000F0C4C" w:rsidRDefault="0048662E" w:rsidP="00944CF9">
            <w:pPr>
              <w:spacing w:line="360" w:lineRule="auto"/>
              <w:jc w:val="center"/>
            </w:pPr>
            <w:r w:rsidRPr="000F0C4C">
              <w:t>2</w:t>
            </w:r>
          </w:p>
          <w:p w14:paraId="004B44C6" w14:textId="77777777" w:rsidR="0048662E" w:rsidRPr="000F0C4C" w:rsidRDefault="0048662E" w:rsidP="00944CF9">
            <w:pPr>
              <w:spacing w:line="360" w:lineRule="auto"/>
              <w:jc w:val="center"/>
            </w:pPr>
            <w:r w:rsidRPr="000F0C4C">
              <w:t>(5.1%)</w:t>
            </w:r>
          </w:p>
        </w:tc>
        <w:tc>
          <w:tcPr>
            <w:tcW w:w="996" w:type="dxa"/>
          </w:tcPr>
          <w:p w14:paraId="6299FEB9" w14:textId="77777777" w:rsidR="0048662E" w:rsidRPr="000F0C4C" w:rsidRDefault="0048662E" w:rsidP="00944CF9">
            <w:pPr>
              <w:spacing w:line="360" w:lineRule="auto"/>
              <w:jc w:val="center"/>
            </w:pPr>
            <w:r w:rsidRPr="000F0C4C">
              <w:t>0</w:t>
            </w:r>
          </w:p>
          <w:p w14:paraId="48CDF226" w14:textId="77777777" w:rsidR="0048662E" w:rsidRPr="000F0C4C" w:rsidRDefault="0048662E" w:rsidP="00944CF9">
            <w:pPr>
              <w:spacing w:line="360" w:lineRule="auto"/>
              <w:jc w:val="center"/>
            </w:pPr>
            <w:r w:rsidRPr="000F0C4C">
              <w:t>(0%)</w:t>
            </w:r>
          </w:p>
        </w:tc>
        <w:tc>
          <w:tcPr>
            <w:tcW w:w="876" w:type="dxa"/>
          </w:tcPr>
          <w:p w14:paraId="1FCF7618" w14:textId="77777777" w:rsidR="0048662E" w:rsidRPr="000F0C4C" w:rsidRDefault="0048662E" w:rsidP="00944CF9">
            <w:pPr>
              <w:spacing w:line="360" w:lineRule="auto"/>
              <w:jc w:val="center"/>
            </w:pPr>
            <w:r w:rsidRPr="000F0C4C">
              <w:t>0</w:t>
            </w:r>
          </w:p>
          <w:p w14:paraId="74F24BD6" w14:textId="77777777" w:rsidR="0048662E" w:rsidRPr="000F0C4C" w:rsidRDefault="0048662E" w:rsidP="00944CF9">
            <w:pPr>
              <w:spacing w:line="360" w:lineRule="auto"/>
              <w:jc w:val="center"/>
            </w:pPr>
            <w:r w:rsidRPr="000F0C4C">
              <w:t>(0%)</w:t>
            </w:r>
          </w:p>
        </w:tc>
      </w:tr>
      <w:tr w:rsidR="0048662E" w:rsidRPr="000F0C4C" w14:paraId="4F376EBA" w14:textId="77777777" w:rsidTr="00944CF9">
        <w:tblPrEx>
          <w:tblLook w:val="0000" w:firstRow="0" w:lastRow="0" w:firstColumn="0" w:lastColumn="0" w:noHBand="0" w:noVBand="0"/>
        </w:tblPrEx>
        <w:trPr>
          <w:trHeight w:val="490"/>
        </w:trPr>
        <w:tc>
          <w:tcPr>
            <w:tcW w:w="627" w:type="dxa"/>
            <w:vMerge/>
          </w:tcPr>
          <w:p w14:paraId="4FEC511D" w14:textId="77777777" w:rsidR="0048662E" w:rsidRPr="000F0C4C" w:rsidRDefault="0048662E" w:rsidP="00944CF9">
            <w:pPr>
              <w:spacing w:line="360" w:lineRule="auto"/>
              <w:jc w:val="both"/>
              <w:rPr>
                <w:b/>
              </w:rPr>
            </w:pPr>
          </w:p>
        </w:tc>
        <w:tc>
          <w:tcPr>
            <w:tcW w:w="1534" w:type="dxa"/>
            <w:vMerge/>
          </w:tcPr>
          <w:p w14:paraId="37F0A97E" w14:textId="77777777" w:rsidR="0048662E" w:rsidRPr="000F0C4C" w:rsidRDefault="0048662E" w:rsidP="00944CF9">
            <w:pPr>
              <w:spacing w:line="360" w:lineRule="auto"/>
              <w:jc w:val="both"/>
            </w:pPr>
          </w:p>
        </w:tc>
        <w:tc>
          <w:tcPr>
            <w:tcW w:w="2347" w:type="dxa"/>
          </w:tcPr>
          <w:p w14:paraId="26A30617" w14:textId="77777777" w:rsidR="0048662E" w:rsidRPr="000F0C4C" w:rsidRDefault="0048662E" w:rsidP="0048662E">
            <w:pPr>
              <w:pStyle w:val="ListParagraph"/>
              <w:numPr>
                <w:ilvl w:val="0"/>
                <w:numId w:val="34"/>
              </w:numPr>
              <w:spacing w:line="360" w:lineRule="auto"/>
              <w:ind w:left="431"/>
            </w:pPr>
            <w:r w:rsidRPr="000F0C4C">
              <w:t xml:space="preserve">Through this video project, I </w:t>
            </w:r>
            <w:r w:rsidRPr="000F0C4C">
              <w:lastRenderedPageBreak/>
              <w:t>am motivated to be able to speak English better</w:t>
            </w:r>
          </w:p>
        </w:tc>
        <w:tc>
          <w:tcPr>
            <w:tcW w:w="996" w:type="dxa"/>
          </w:tcPr>
          <w:p w14:paraId="572D667D" w14:textId="77777777" w:rsidR="0048662E" w:rsidRPr="000F0C4C" w:rsidRDefault="0048662E" w:rsidP="00944CF9">
            <w:pPr>
              <w:spacing w:line="360" w:lineRule="auto"/>
              <w:jc w:val="center"/>
            </w:pPr>
            <w:r w:rsidRPr="000F0C4C">
              <w:lastRenderedPageBreak/>
              <w:t>17</w:t>
            </w:r>
          </w:p>
          <w:p w14:paraId="03C1A3DA" w14:textId="77777777" w:rsidR="0048662E" w:rsidRPr="000F0C4C" w:rsidRDefault="0048662E" w:rsidP="00944CF9">
            <w:pPr>
              <w:spacing w:line="360" w:lineRule="auto"/>
              <w:jc w:val="center"/>
            </w:pPr>
            <w:r w:rsidRPr="000F0C4C">
              <w:t>(43.6%)</w:t>
            </w:r>
          </w:p>
        </w:tc>
        <w:tc>
          <w:tcPr>
            <w:tcW w:w="996" w:type="dxa"/>
          </w:tcPr>
          <w:p w14:paraId="36B79EE3" w14:textId="77777777" w:rsidR="0048662E" w:rsidRPr="000F0C4C" w:rsidRDefault="0048662E" w:rsidP="00944CF9">
            <w:pPr>
              <w:spacing w:line="360" w:lineRule="auto"/>
              <w:jc w:val="center"/>
            </w:pPr>
            <w:r w:rsidRPr="000F0C4C">
              <w:t>20</w:t>
            </w:r>
          </w:p>
          <w:p w14:paraId="3D574940" w14:textId="77777777" w:rsidR="0048662E" w:rsidRPr="000F0C4C" w:rsidRDefault="0048662E" w:rsidP="00944CF9">
            <w:pPr>
              <w:spacing w:line="360" w:lineRule="auto"/>
              <w:jc w:val="center"/>
            </w:pPr>
            <w:r w:rsidRPr="000F0C4C">
              <w:t>(51.3%)</w:t>
            </w:r>
          </w:p>
        </w:tc>
        <w:tc>
          <w:tcPr>
            <w:tcW w:w="996" w:type="dxa"/>
          </w:tcPr>
          <w:p w14:paraId="58A1ED79" w14:textId="77777777" w:rsidR="0048662E" w:rsidRPr="000F0C4C" w:rsidRDefault="0048662E" w:rsidP="00944CF9">
            <w:pPr>
              <w:spacing w:line="360" w:lineRule="auto"/>
              <w:jc w:val="center"/>
            </w:pPr>
            <w:r w:rsidRPr="000F0C4C">
              <w:t>2</w:t>
            </w:r>
          </w:p>
          <w:p w14:paraId="572010E6" w14:textId="77777777" w:rsidR="0048662E" w:rsidRPr="000F0C4C" w:rsidRDefault="0048662E" w:rsidP="00944CF9">
            <w:pPr>
              <w:spacing w:line="360" w:lineRule="auto"/>
              <w:jc w:val="center"/>
            </w:pPr>
            <w:r w:rsidRPr="000F0C4C">
              <w:t>(5.1%)</w:t>
            </w:r>
          </w:p>
        </w:tc>
        <w:tc>
          <w:tcPr>
            <w:tcW w:w="996" w:type="dxa"/>
          </w:tcPr>
          <w:p w14:paraId="04352E83" w14:textId="77777777" w:rsidR="0048662E" w:rsidRPr="000F0C4C" w:rsidRDefault="0048662E" w:rsidP="00944CF9">
            <w:pPr>
              <w:spacing w:line="360" w:lineRule="auto"/>
              <w:jc w:val="center"/>
            </w:pPr>
            <w:r w:rsidRPr="000F0C4C">
              <w:t>0</w:t>
            </w:r>
          </w:p>
          <w:p w14:paraId="0745FABC" w14:textId="77777777" w:rsidR="0048662E" w:rsidRPr="000F0C4C" w:rsidRDefault="0048662E" w:rsidP="00944CF9">
            <w:pPr>
              <w:spacing w:line="360" w:lineRule="auto"/>
              <w:jc w:val="center"/>
            </w:pPr>
            <w:r w:rsidRPr="000F0C4C">
              <w:t>(0%)</w:t>
            </w:r>
          </w:p>
        </w:tc>
        <w:tc>
          <w:tcPr>
            <w:tcW w:w="876" w:type="dxa"/>
          </w:tcPr>
          <w:p w14:paraId="22B0B90B" w14:textId="77777777" w:rsidR="0048662E" w:rsidRPr="000F0C4C" w:rsidRDefault="0048662E" w:rsidP="00944CF9">
            <w:pPr>
              <w:spacing w:line="360" w:lineRule="auto"/>
              <w:jc w:val="center"/>
            </w:pPr>
            <w:r w:rsidRPr="000F0C4C">
              <w:t>0</w:t>
            </w:r>
          </w:p>
          <w:p w14:paraId="70B79E0E" w14:textId="77777777" w:rsidR="0048662E" w:rsidRPr="000F0C4C" w:rsidRDefault="0048662E" w:rsidP="00944CF9">
            <w:pPr>
              <w:spacing w:line="360" w:lineRule="auto"/>
              <w:jc w:val="center"/>
            </w:pPr>
            <w:r w:rsidRPr="000F0C4C">
              <w:t>(0%)</w:t>
            </w:r>
          </w:p>
        </w:tc>
      </w:tr>
      <w:tr w:rsidR="0048662E" w:rsidRPr="000F0C4C" w14:paraId="5ACF304D" w14:textId="77777777" w:rsidTr="00944CF9">
        <w:tblPrEx>
          <w:tblLook w:val="0000" w:firstRow="0" w:lastRow="0" w:firstColumn="0" w:lastColumn="0" w:noHBand="0" w:noVBand="0"/>
        </w:tblPrEx>
        <w:trPr>
          <w:trHeight w:val="490"/>
        </w:trPr>
        <w:tc>
          <w:tcPr>
            <w:tcW w:w="627" w:type="dxa"/>
            <w:vMerge w:val="restart"/>
            <w:tcBorders>
              <w:top w:val="nil"/>
            </w:tcBorders>
          </w:tcPr>
          <w:p w14:paraId="1C9FC84A" w14:textId="77777777" w:rsidR="0048662E" w:rsidRPr="000F0C4C" w:rsidRDefault="0048662E" w:rsidP="00944CF9">
            <w:pPr>
              <w:spacing w:line="360" w:lineRule="auto"/>
              <w:jc w:val="both"/>
              <w:rPr>
                <w:b/>
              </w:rPr>
            </w:pPr>
          </w:p>
        </w:tc>
        <w:tc>
          <w:tcPr>
            <w:tcW w:w="1534" w:type="dxa"/>
            <w:vMerge w:val="restart"/>
            <w:tcBorders>
              <w:top w:val="nil"/>
            </w:tcBorders>
          </w:tcPr>
          <w:p w14:paraId="38D375E2" w14:textId="77777777" w:rsidR="0048662E" w:rsidRPr="000F0C4C" w:rsidRDefault="0048662E" w:rsidP="00944CF9">
            <w:pPr>
              <w:spacing w:line="360" w:lineRule="auto"/>
              <w:jc w:val="both"/>
            </w:pPr>
          </w:p>
        </w:tc>
        <w:tc>
          <w:tcPr>
            <w:tcW w:w="2347" w:type="dxa"/>
          </w:tcPr>
          <w:p w14:paraId="235E1F04" w14:textId="77777777" w:rsidR="0048662E" w:rsidRPr="000F0C4C" w:rsidRDefault="0048662E" w:rsidP="0048662E">
            <w:pPr>
              <w:pStyle w:val="ListParagraph"/>
              <w:numPr>
                <w:ilvl w:val="0"/>
                <w:numId w:val="34"/>
              </w:numPr>
              <w:spacing w:line="360" w:lineRule="auto"/>
              <w:ind w:left="431"/>
            </w:pPr>
            <w:r w:rsidRPr="000F0C4C">
              <w:t>Before getting this video project, I was not confident to speak in front of the camera</w:t>
            </w:r>
          </w:p>
        </w:tc>
        <w:tc>
          <w:tcPr>
            <w:tcW w:w="996" w:type="dxa"/>
          </w:tcPr>
          <w:p w14:paraId="6CD8B3F8" w14:textId="77777777" w:rsidR="0048662E" w:rsidRPr="000F0C4C" w:rsidRDefault="0048662E" w:rsidP="00944CF9">
            <w:pPr>
              <w:spacing w:line="360" w:lineRule="auto"/>
              <w:jc w:val="center"/>
            </w:pPr>
            <w:r w:rsidRPr="000F0C4C">
              <w:t>22</w:t>
            </w:r>
          </w:p>
          <w:p w14:paraId="507D10ED" w14:textId="77777777" w:rsidR="0048662E" w:rsidRPr="000F0C4C" w:rsidRDefault="0048662E" w:rsidP="00944CF9">
            <w:pPr>
              <w:spacing w:line="360" w:lineRule="auto"/>
              <w:jc w:val="center"/>
            </w:pPr>
            <w:r w:rsidRPr="000F0C4C">
              <w:t>(56.4%)</w:t>
            </w:r>
          </w:p>
        </w:tc>
        <w:tc>
          <w:tcPr>
            <w:tcW w:w="996" w:type="dxa"/>
          </w:tcPr>
          <w:p w14:paraId="68FF3A39" w14:textId="77777777" w:rsidR="0048662E" w:rsidRPr="000F0C4C" w:rsidRDefault="0048662E" w:rsidP="00944CF9">
            <w:pPr>
              <w:spacing w:line="360" w:lineRule="auto"/>
              <w:jc w:val="center"/>
            </w:pPr>
            <w:r w:rsidRPr="000F0C4C">
              <w:t>13</w:t>
            </w:r>
          </w:p>
          <w:p w14:paraId="22698CA7" w14:textId="77777777" w:rsidR="0048662E" w:rsidRPr="000F0C4C" w:rsidRDefault="0048662E" w:rsidP="00944CF9">
            <w:pPr>
              <w:spacing w:line="360" w:lineRule="auto"/>
              <w:jc w:val="center"/>
            </w:pPr>
            <w:r w:rsidRPr="000F0C4C">
              <w:t>(33.3%)</w:t>
            </w:r>
          </w:p>
        </w:tc>
        <w:tc>
          <w:tcPr>
            <w:tcW w:w="996" w:type="dxa"/>
          </w:tcPr>
          <w:p w14:paraId="4645A461" w14:textId="77777777" w:rsidR="0048662E" w:rsidRPr="000F0C4C" w:rsidRDefault="0048662E" w:rsidP="00944CF9">
            <w:pPr>
              <w:spacing w:line="360" w:lineRule="auto"/>
              <w:jc w:val="center"/>
            </w:pPr>
            <w:r w:rsidRPr="000F0C4C">
              <w:t>4</w:t>
            </w:r>
          </w:p>
          <w:p w14:paraId="78C0028A" w14:textId="77777777" w:rsidR="0048662E" w:rsidRPr="000F0C4C" w:rsidRDefault="0048662E" w:rsidP="00944CF9">
            <w:pPr>
              <w:spacing w:line="360" w:lineRule="auto"/>
              <w:jc w:val="center"/>
            </w:pPr>
            <w:r w:rsidRPr="000F0C4C">
              <w:t>(10.3%)</w:t>
            </w:r>
          </w:p>
        </w:tc>
        <w:tc>
          <w:tcPr>
            <w:tcW w:w="996" w:type="dxa"/>
          </w:tcPr>
          <w:p w14:paraId="792E5826" w14:textId="77777777" w:rsidR="0048662E" w:rsidRPr="000F0C4C" w:rsidRDefault="0048662E" w:rsidP="00944CF9">
            <w:pPr>
              <w:spacing w:line="360" w:lineRule="auto"/>
              <w:jc w:val="center"/>
            </w:pPr>
            <w:r w:rsidRPr="000F0C4C">
              <w:t>0</w:t>
            </w:r>
          </w:p>
          <w:p w14:paraId="01F898ED" w14:textId="77777777" w:rsidR="0048662E" w:rsidRPr="000F0C4C" w:rsidRDefault="0048662E" w:rsidP="00944CF9">
            <w:pPr>
              <w:spacing w:line="360" w:lineRule="auto"/>
              <w:jc w:val="center"/>
            </w:pPr>
            <w:r w:rsidRPr="000F0C4C">
              <w:t>(0%)</w:t>
            </w:r>
          </w:p>
        </w:tc>
        <w:tc>
          <w:tcPr>
            <w:tcW w:w="876" w:type="dxa"/>
          </w:tcPr>
          <w:p w14:paraId="390F7DF6" w14:textId="77777777" w:rsidR="0048662E" w:rsidRPr="000F0C4C" w:rsidRDefault="0048662E" w:rsidP="00944CF9">
            <w:pPr>
              <w:spacing w:line="360" w:lineRule="auto"/>
              <w:jc w:val="center"/>
            </w:pPr>
            <w:r w:rsidRPr="000F0C4C">
              <w:t>0</w:t>
            </w:r>
          </w:p>
          <w:p w14:paraId="22601340" w14:textId="77777777" w:rsidR="0048662E" w:rsidRPr="000F0C4C" w:rsidRDefault="0048662E" w:rsidP="00944CF9">
            <w:pPr>
              <w:spacing w:line="360" w:lineRule="auto"/>
              <w:jc w:val="center"/>
            </w:pPr>
            <w:r w:rsidRPr="000F0C4C">
              <w:t>(0%)</w:t>
            </w:r>
          </w:p>
        </w:tc>
      </w:tr>
      <w:tr w:rsidR="0048662E" w:rsidRPr="000F0C4C" w14:paraId="3593D44D" w14:textId="77777777" w:rsidTr="00944CF9">
        <w:tblPrEx>
          <w:tblLook w:val="0000" w:firstRow="0" w:lastRow="0" w:firstColumn="0" w:lastColumn="0" w:noHBand="0" w:noVBand="0"/>
        </w:tblPrEx>
        <w:trPr>
          <w:trHeight w:val="490"/>
        </w:trPr>
        <w:tc>
          <w:tcPr>
            <w:tcW w:w="627" w:type="dxa"/>
            <w:vMerge/>
            <w:tcBorders>
              <w:top w:val="nil"/>
            </w:tcBorders>
          </w:tcPr>
          <w:p w14:paraId="597CE0B3" w14:textId="77777777" w:rsidR="0048662E" w:rsidRPr="000F0C4C" w:rsidRDefault="0048662E" w:rsidP="00944CF9">
            <w:pPr>
              <w:spacing w:line="360" w:lineRule="auto"/>
              <w:jc w:val="both"/>
              <w:rPr>
                <w:b/>
              </w:rPr>
            </w:pPr>
          </w:p>
        </w:tc>
        <w:tc>
          <w:tcPr>
            <w:tcW w:w="1534" w:type="dxa"/>
            <w:vMerge/>
            <w:tcBorders>
              <w:top w:val="nil"/>
            </w:tcBorders>
          </w:tcPr>
          <w:p w14:paraId="26C50DFE" w14:textId="77777777" w:rsidR="0048662E" w:rsidRPr="000F0C4C" w:rsidRDefault="0048662E" w:rsidP="00944CF9">
            <w:pPr>
              <w:spacing w:line="360" w:lineRule="auto"/>
              <w:jc w:val="both"/>
            </w:pPr>
          </w:p>
        </w:tc>
        <w:tc>
          <w:tcPr>
            <w:tcW w:w="2347" w:type="dxa"/>
          </w:tcPr>
          <w:p w14:paraId="70B69061" w14:textId="77777777" w:rsidR="0048662E" w:rsidRPr="000F0C4C" w:rsidRDefault="0048662E" w:rsidP="0048662E">
            <w:pPr>
              <w:pStyle w:val="ListParagraph"/>
              <w:numPr>
                <w:ilvl w:val="0"/>
                <w:numId w:val="34"/>
              </w:numPr>
              <w:spacing w:line="360" w:lineRule="auto"/>
              <w:ind w:left="431"/>
            </w:pPr>
            <w:r w:rsidRPr="000F0C4C">
              <w:t>This video project helps me to be more confident in front of camera</w:t>
            </w:r>
          </w:p>
        </w:tc>
        <w:tc>
          <w:tcPr>
            <w:tcW w:w="996" w:type="dxa"/>
          </w:tcPr>
          <w:p w14:paraId="26CDC18A" w14:textId="77777777" w:rsidR="0048662E" w:rsidRPr="000F0C4C" w:rsidRDefault="0048662E" w:rsidP="00944CF9">
            <w:pPr>
              <w:spacing w:line="360" w:lineRule="auto"/>
              <w:jc w:val="center"/>
            </w:pPr>
            <w:r w:rsidRPr="000F0C4C">
              <w:t>20</w:t>
            </w:r>
          </w:p>
          <w:p w14:paraId="3E869EFA" w14:textId="77777777" w:rsidR="0048662E" w:rsidRPr="000F0C4C" w:rsidRDefault="0048662E" w:rsidP="00944CF9">
            <w:pPr>
              <w:spacing w:line="360" w:lineRule="auto"/>
              <w:jc w:val="center"/>
            </w:pPr>
            <w:r w:rsidRPr="000F0C4C">
              <w:t>(51.3%)</w:t>
            </w:r>
          </w:p>
        </w:tc>
        <w:tc>
          <w:tcPr>
            <w:tcW w:w="996" w:type="dxa"/>
          </w:tcPr>
          <w:p w14:paraId="4D8DC079" w14:textId="77777777" w:rsidR="0048662E" w:rsidRPr="000F0C4C" w:rsidRDefault="0048662E" w:rsidP="00944CF9">
            <w:pPr>
              <w:spacing w:line="360" w:lineRule="auto"/>
              <w:jc w:val="center"/>
            </w:pPr>
            <w:r w:rsidRPr="000F0C4C">
              <w:t>19</w:t>
            </w:r>
          </w:p>
          <w:p w14:paraId="521DD220" w14:textId="77777777" w:rsidR="0048662E" w:rsidRPr="000F0C4C" w:rsidRDefault="0048662E" w:rsidP="00944CF9">
            <w:pPr>
              <w:spacing w:line="360" w:lineRule="auto"/>
              <w:jc w:val="center"/>
            </w:pPr>
            <w:r w:rsidRPr="000F0C4C">
              <w:t>(48.7%)</w:t>
            </w:r>
          </w:p>
        </w:tc>
        <w:tc>
          <w:tcPr>
            <w:tcW w:w="996" w:type="dxa"/>
          </w:tcPr>
          <w:p w14:paraId="5D12EC3E" w14:textId="77777777" w:rsidR="0048662E" w:rsidRPr="000F0C4C" w:rsidRDefault="0048662E" w:rsidP="00944CF9">
            <w:pPr>
              <w:spacing w:line="360" w:lineRule="auto"/>
              <w:jc w:val="center"/>
            </w:pPr>
            <w:r w:rsidRPr="000F0C4C">
              <w:t>0</w:t>
            </w:r>
          </w:p>
          <w:p w14:paraId="39FDDF77" w14:textId="77777777" w:rsidR="0048662E" w:rsidRPr="000F0C4C" w:rsidRDefault="0048662E" w:rsidP="00944CF9">
            <w:pPr>
              <w:spacing w:line="360" w:lineRule="auto"/>
              <w:jc w:val="center"/>
            </w:pPr>
            <w:r w:rsidRPr="000F0C4C">
              <w:t>(0%)</w:t>
            </w:r>
          </w:p>
        </w:tc>
        <w:tc>
          <w:tcPr>
            <w:tcW w:w="996" w:type="dxa"/>
          </w:tcPr>
          <w:p w14:paraId="5B72A302" w14:textId="77777777" w:rsidR="0048662E" w:rsidRPr="000F0C4C" w:rsidRDefault="0048662E" w:rsidP="00944CF9">
            <w:pPr>
              <w:spacing w:line="360" w:lineRule="auto"/>
              <w:jc w:val="center"/>
            </w:pPr>
            <w:r w:rsidRPr="000F0C4C">
              <w:t>0</w:t>
            </w:r>
          </w:p>
          <w:p w14:paraId="57E46834" w14:textId="77777777" w:rsidR="0048662E" w:rsidRPr="000F0C4C" w:rsidRDefault="0048662E" w:rsidP="00944CF9">
            <w:pPr>
              <w:spacing w:line="360" w:lineRule="auto"/>
              <w:jc w:val="center"/>
            </w:pPr>
            <w:r w:rsidRPr="000F0C4C">
              <w:t>(0%)</w:t>
            </w:r>
          </w:p>
        </w:tc>
        <w:tc>
          <w:tcPr>
            <w:tcW w:w="876" w:type="dxa"/>
          </w:tcPr>
          <w:p w14:paraId="707E82FB" w14:textId="77777777" w:rsidR="0048662E" w:rsidRPr="000F0C4C" w:rsidRDefault="0048662E" w:rsidP="00944CF9">
            <w:pPr>
              <w:spacing w:line="360" w:lineRule="auto"/>
              <w:jc w:val="center"/>
            </w:pPr>
            <w:r w:rsidRPr="000F0C4C">
              <w:t>0</w:t>
            </w:r>
          </w:p>
          <w:p w14:paraId="4073CD32" w14:textId="77777777" w:rsidR="0048662E" w:rsidRPr="000F0C4C" w:rsidRDefault="0048662E" w:rsidP="00944CF9">
            <w:pPr>
              <w:spacing w:line="360" w:lineRule="auto"/>
              <w:jc w:val="center"/>
            </w:pPr>
            <w:r w:rsidRPr="000F0C4C">
              <w:t>(0%)</w:t>
            </w:r>
          </w:p>
        </w:tc>
      </w:tr>
      <w:tr w:rsidR="0048662E" w:rsidRPr="000F0C4C" w14:paraId="13619799" w14:textId="77777777" w:rsidTr="00944CF9">
        <w:tblPrEx>
          <w:tblLook w:val="0000" w:firstRow="0" w:lastRow="0" w:firstColumn="0" w:lastColumn="0" w:noHBand="0" w:noVBand="0"/>
        </w:tblPrEx>
        <w:trPr>
          <w:trHeight w:val="490"/>
        </w:trPr>
        <w:tc>
          <w:tcPr>
            <w:tcW w:w="627" w:type="dxa"/>
            <w:vMerge/>
            <w:tcBorders>
              <w:top w:val="nil"/>
            </w:tcBorders>
          </w:tcPr>
          <w:p w14:paraId="03445F59" w14:textId="77777777" w:rsidR="0048662E" w:rsidRPr="000F0C4C" w:rsidRDefault="0048662E" w:rsidP="00944CF9">
            <w:pPr>
              <w:spacing w:line="360" w:lineRule="auto"/>
              <w:jc w:val="both"/>
              <w:rPr>
                <w:b/>
              </w:rPr>
            </w:pPr>
          </w:p>
        </w:tc>
        <w:tc>
          <w:tcPr>
            <w:tcW w:w="1534" w:type="dxa"/>
            <w:vMerge/>
            <w:tcBorders>
              <w:top w:val="nil"/>
            </w:tcBorders>
          </w:tcPr>
          <w:p w14:paraId="710A96D8" w14:textId="77777777" w:rsidR="0048662E" w:rsidRPr="000F0C4C" w:rsidRDefault="0048662E" w:rsidP="00944CF9">
            <w:pPr>
              <w:spacing w:line="360" w:lineRule="auto"/>
              <w:jc w:val="both"/>
            </w:pPr>
          </w:p>
        </w:tc>
        <w:tc>
          <w:tcPr>
            <w:tcW w:w="2347" w:type="dxa"/>
          </w:tcPr>
          <w:p w14:paraId="3E49E18B" w14:textId="77777777" w:rsidR="0048662E" w:rsidRPr="000F0C4C" w:rsidRDefault="0048662E" w:rsidP="0048662E">
            <w:pPr>
              <w:pStyle w:val="ListParagraph"/>
              <w:numPr>
                <w:ilvl w:val="0"/>
                <w:numId w:val="34"/>
              </w:numPr>
              <w:spacing w:line="360" w:lineRule="auto"/>
              <w:ind w:left="431"/>
            </w:pPr>
            <w:r w:rsidRPr="000F0C4C">
              <w:t>Through this video project, I find my weaknesses in my speaking skills</w:t>
            </w:r>
          </w:p>
        </w:tc>
        <w:tc>
          <w:tcPr>
            <w:tcW w:w="996" w:type="dxa"/>
          </w:tcPr>
          <w:p w14:paraId="335E72D4" w14:textId="77777777" w:rsidR="0048662E" w:rsidRPr="000F0C4C" w:rsidRDefault="0048662E" w:rsidP="00944CF9">
            <w:pPr>
              <w:spacing w:line="360" w:lineRule="auto"/>
              <w:jc w:val="center"/>
            </w:pPr>
            <w:r w:rsidRPr="000F0C4C">
              <w:t>19</w:t>
            </w:r>
          </w:p>
          <w:p w14:paraId="496806FB" w14:textId="77777777" w:rsidR="0048662E" w:rsidRPr="000F0C4C" w:rsidRDefault="0048662E" w:rsidP="00944CF9">
            <w:pPr>
              <w:spacing w:line="360" w:lineRule="auto"/>
              <w:jc w:val="center"/>
            </w:pPr>
            <w:r w:rsidRPr="000F0C4C">
              <w:t>(48.7%)</w:t>
            </w:r>
          </w:p>
        </w:tc>
        <w:tc>
          <w:tcPr>
            <w:tcW w:w="996" w:type="dxa"/>
          </w:tcPr>
          <w:p w14:paraId="36E0AE77" w14:textId="77777777" w:rsidR="0048662E" w:rsidRPr="000F0C4C" w:rsidRDefault="0048662E" w:rsidP="00944CF9">
            <w:pPr>
              <w:spacing w:line="360" w:lineRule="auto"/>
              <w:jc w:val="center"/>
            </w:pPr>
            <w:r w:rsidRPr="000F0C4C">
              <w:t>18</w:t>
            </w:r>
          </w:p>
          <w:p w14:paraId="6491D88E" w14:textId="77777777" w:rsidR="0048662E" w:rsidRPr="000F0C4C" w:rsidRDefault="0048662E" w:rsidP="00944CF9">
            <w:pPr>
              <w:spacing w:line="360" w:lineRule="auto"/>
              <w:jc w:val="center"/>
            </w:pPr>
            <w:r w:rsidRPr="000F0C4C">
              <w:t>(46.2%)</w:t>
            </w:r>
          </w:p>
        </w:tc>
        <w:tc>
          <w:tcPr>
            <w:tcW w:w="996" w:type="dxa"/>
          </w:tcPr>
          <w:p w14:paraId="4A2DAACF" w14:textId="77777777" w:rsidR="0048662E" w:rsidRPr="000F0C4C" w:rsidRDefault="0048662E" w:rsidP="00944CF9">
            <w:pPr>
              <w:spacing w:line="360" w:lineRule="auto"/>
              <w:jc w:val="center"/>
            </w:pPr>
            <w:r w:rsidRPr="000F0C4C">
              <w:t>2</w:t>
            </w:r>
          </w:p>
          <w:p w14:paraId="54FE9E44" w14:textId="77777777" w:rsidR="0048662E" w:rsidRPr="000F0C4C" w:rsidRDefault="0048662E" w:rsidP="00944CF9">
            <w:pPr>
              <w:spacing w:line="360" w:lineRule="auto"/>
              <w:jc w:val="center"/>
            </w:pPr>
            <w:r w:rsidRPr="000F0C4C">
              <w:t>(5.1%)</w:t>
            </w:r>
          </w:p>
        </w:tc>
        <w:tc>
          <w:tcPr>
            <w:tcW w:w="996" w:type="dxa"/>
          </w:tcPr>
          <w:p w14:paraId="470A7317" w14:textId="77777777" w:rsidR="0048662E" w:rsidRPr="000F0C4C" w:rsidRDefault="0048662E" w:rsidP="00944CF9">
            <w:pPr>
              <w:spacing w:line="360" w:lineRule="auto"/>
              <w:jc w:val="center"/>
            </w:pPr>
            <w:r w:rsidRPr="000F0C4C">
              <w:t>0</w:t>
            </w:r>
          </w:p>
          <w:p w14:paraId="76EE11C5" w14:textId="77777777" w:rsidR="0048662E" w:rsidRPr="000F0C4C" w:rsidRDefault="0048662E" w:rsidP="00944CF9">
            <w:pPr>
              <w:spacing w:line="360" w:lineRule="auto"/>
              <w:jc w:val="center"/>
            </w:pPr>
            <w:r w:rsidRPr="000F0C4C">
              <w:t>(0%)</w:t>
            </w:r>
          </w:p>
        </w:tc>
        <w:tc>
          <w:tcPr>
            <w:tcW w:w="876" w:type="dxa"/>
          </w:tcPr>
          <w:p w14:paraId="262C994C" w14:textId="77777777" w:rsidR="0048662E" w:rsidRPr="000F0C4C" w:rsidRDefault="0048662E" w:rsidP="00944CF9">
            <w:pPr>
              <w:spacing w:line="360" w:lineRule="auto"/>
              <w:jc w:val="center"/>
            </w:pPr>
            <w:r w:rsidRPr="000F0C4C">
              <w:t>0</w:t>
            </w:r>
          </w:p>
          <w:p w14:paraId="1801AD49" w14:textId="77777777" w:rsidR="0048662E" w:rsidRPr="000F0C4C" w:rsidRDefault="0048662E" w:rsidP="00944CF9">
            <w:pPr>
              <w:spacing w:line="360" w:lineRule="auto"/>
              <w:jc w:val="center"/>
            </w:pPr>
            <w:r w:rsidRPr="000F0C4C">
              <w:t>(0%)</w:t>
            </w:r>
          </w:p>
        </w:tc>
      </w:tr>
      <w:tr w:rsidR="0048662E" w:rsidRPr="000F0C4C" w14:paraId="7310382E" w14:textId="77777777" w:rsidTr="00944CF9">
        <w:tblPrEx>
          <w:tblLook w:val="0000" w:firstRow="0" w:lastRow="0" w:firstColumn="0" w:lastColumn="0" w:noHBand="0" w:noVBand="0"/>
        </w:tblPrEx>
        <w:trPr>
          <w:trHeight w:val="490"/>
        </w:trPr>
        <w:tc>
          <w:tcPr>
            <w:tcW w:w="627" w:type="dxa"/>
            <w:vMerge/>
            <w:tcBorders>
              <w:top w:val="nil"/>
            </w:tcBorders>
          </w:tcPr>
          <w:p w14:paraId="22018666" w14:textId="77777777" w:rsidR="0048662E" w:rsidRPr="000F0C4C" w:rsidRDefault="0048662E" w:rsidP="00944CF9">
            <w:pPr>
              <w:spacing w:line="360" w:lineRule="auto"/>
              <w:jc w:val="both"/>
              <w:rPr>
                <w:b/>
              </w:rPr>
            </w:pPr>
          </w:p>
        </w:tc>
        <w:tc>
          <w:tcPr>
            <w:tcW w:w="1534" w:type="dxa"/>
            <w:vMerge/>
            <w:tcBorders>
              <w:top w:val="nil"/>
            </w:tcBorders>
          </w:tcPr>
          <w:p w14:paraId="2F8DCB47" w14:textId="77777777" w:rsidR="0048662E" w:rsidRPr="000F0C4C" w:rsidRDefault="0048662E" w:rsidP="00944CF9">
            <w:pPr>
              <w:spacing w:line="360" w:lineRule="auto"/>
              <w:jc w:val="both"/>
            </w:pPr>
          </w:p>
        </w:tc>
        <w:tc>
          <w:tcPr>
            <w:tcW w:w="2347" w:type="dxa"/>
          </w:tcPr>
          <w:p w14:paraId="6DBC1C8F" w14:textId="77777777" w:rsidR="0048662E" w:rsidRPr="000F0C4C" w:rsidRDefault="0048662E" w:rsidP="0048662E">
            <w:pPr>
              <w:pStyle w:val="ListParagraph"/>
              <w:numPr>
                <w:ilvl w:val="0"/>
                <w:numId w:val="34"/>
              </w:numPr>
              <w:spacing w:line="360" w:lineRule="auto"/>
              <w:ind w:left="521" w:hanging="450"/>
            </w:pPr>
            <w:r w:rsidRPr="000F0C4C">
              <w:t>Through this video project, I find my strengths in my speaking skills</w:t>
            </w:r>
          </w:p>
        </w:tc>
        <w:tc>
          <w:tcPr>
            <w:tcW w:w="996" w:type="dxa"/>
          </w:tcPr>
          <w:p w14:paraId="64A09BDF" w14:textId="77777777" w:rsidR="0048662E" w:rsidRPr="000F0C4C" w:rsidRDefault="0048662E" w:rsidP="00944CF9">
            <w:pPr>
              <w:spacing w:line="360" w:lineRule="auto"/>
              <w:jc w:val="center"/>
            </w:pPr>
            <w:r w:rsidRPr="000F0C4C">
              <w:t>28</w:t>
            </w:r>
          </w:p>
          <w:p w14:paraId="0088B905" w14:textId="77777777" w:rsidR="0048662E" w:rsidRPr="000F0C4C" w:rsidRDefault="0048662E" w:rsidP="00944CF9">
            <w:pPr>
              <w:spacing w:line="360" w:lineRule="auto"/>
              <w:jc w:val="center"/>
            </w:pPr>
            <w:r w:rsidRPr="000F0C4C">
              <w:t>(71.8%)</w:t>
            </w:r>
          </w:p>
        </w:tc>
        <w:tc>
          <w:tcPr>
            <w:tcW w:w="996" w:type="dxa"/>
          </w:tcPr>
          <w:p w14:paraId="182EA3B9" w14:textId="77777777" w:rsidR="0048662E" w:rsidRPr="000F0C4C" w:rsidRDefault="0048662E" w:rsidP="00944CF9">
            <w:pPr>
              <w:spacing w:line="360" w:lineRule="auto"/>
              <w:jc w:val="center"/>
            </w:pPr>
            <w:r w:rsidRPr="000F0C4C">
              <w:t>11</w:t>
            </w:r>
          </w:p>
          <w:p w14:paraId="504BBECF" w14:textId="77777777" w:rsidR="0048662E" w:rsidRPr="000F0C4C" w:rsidRDefault="0048662E" w:rsidP="00944CF9">
            <w:pPr>
              <w:spacing w:line="360" w:lineRule="auto"/>
              <w:jc w:val="center"/>
            </w:pPr>
            <w:r w:rsidRPr="000F0C4C">
              <w:t>(28.2%)</w:t>
            </w:r>
          </w:p>
        </w:tc>
        <w:tc>
          <w:tcPr>
            <w:tcW w:w="996" w:type="dxa"/>
          </w:tcPr>
          <w:p w14:paraId="04E3DEEF" w14:textId="77777777" w:rsidR="0048662E" w:rsidRPr="000F0C4C" w:rsidRDefault="0048662E" w:rsidP="00944CF9">
            <w:pPr>
              <w:spacing w:line="360" w:lineRule="auto"/>
              <w:jc w:val="center"/>
            </w:pPr>
            <w:r w:rsidRPr="000F0C4C">
              <w:t>0</w:t>
            </w:r>
          </w:p>
          <w:p w14:paraId="34EC3CCF" w14:textId="77777777" w:rsidR="0048662E" w:rsidRPr="000F0C4C" w:rsidRDefault="0048662E" w:rsidP="00944CF9">
            <w:pPr>
              <w:spacing w:line="360" w:lineRule="auto"/>
              <w:jc w:val="center"/>
            </w:pPr>
            <w:r w:rsidRPr="000F0C4C">
              <w:t>(0%)</w:t>
            </w:r>
          </w:p>
        </w:tc>
        <w:tc>
          <w:tcPr>
            <w:tcW w:w="996" w:type="dxa"/>
          </w:tcPr>
          <w:p w14:paraId="65E59DB3" w14:textId="77777777" w:rsidR="0048662E" w:rsidRPr="000F0C4C" w:rsidRDefault="0048662E" w:rsidP="00944CF9">
            <w:pPr>
              <w:spacing w:line="360" w:lineRule="auto"/>
              <w:jc w:val="center"/>
            </w:pPr>
            <w:r w:rsidRPr="000F0C4C">
              <w:t>0</w:t>
            </w:r>
          </w:p>
          <w:p w14:paraId="34DFC753" w14:textId="77777777" w:rsidR="0048662E" w:rsidRPr="000F0C4C" w:rsidRDefault="0048662E" w:rsidP="00944CF9">
            <w:pPr>
              <w:spacing w:line="360" w:lineRule="auto"/>
              <w:jc w:val="center"/>
            </w:pPr>
            <w:r w:rsidRPr="000F0C4C">
              <w:t>(0%)</w:t>
            </w:r>
          </w:p>
        </w:tc>
        <w:tc>
          <w:tcPr>
            <w:tcW w:w="876" w:type="dxa"/>
          </w:tcPr>
          <w:p w14:paraId="07EE9931" w14:textId="77777777" w:rsidR="0048662E" w:rsidRPr="000F0C4C" w:rsidRDefault="0048662E" w:rsidP="00944CF9">
            <w:pPr>
              <w:spacing w:line="360" w:lineRule="auto"/>
              <w:jc w:val="center"/>
            </w:pPr>
            <w:r w:rsidRPr="000F0C4C">
              <w:t>0</w:t>
            </w:r>
          </w:p>
          <w:p w14:paraId="67779EB3" w14:textId="77777777" w:rsidR="0048662E" w:rsidRPr="000F0C4C" w:rsidRDefault="0048662E" w:rsidP="00944CF9">
            <w:pPr>
              <w:spacing w:line="360" w:lineRule="auto"/>
              <w:jc w:val="center"/>
            </w:pPr>
            <w:r w:rsidRPr="000F0C4C">
              <w:t>(0%)</w:t>
            </w:r>
          </w:p>
        </w:tc>
      </w:tr>
    </w:tbl>
    <w:p w14:paraId="50481FEA" w14:textId="77777777" w:rsidR="0048662E" w:rsidRPr="000F0C4C" w:rsidRDefault="0048662E" w:rsidP="0048662E">
      <w:pPr>
        <w:spacing w:line="360" w:lineRule="auto"/>
        <w:jc w:val="both"/>
        <w:rPr>
          <w:b/>
        </w:rPr>
      </w:pPr>
      <w:r w:rsidRPr="000F0C4C">
        <w:rPr>
          <w:b/>
        </w:rPr>
        <w:t xml:space="preserve">  </w:t>
      </w:r>
    </w:p>
    <w:p w14:paraId="79FD40BA" w14:textId="77777777" w:rsidR="0048662E" w:rsidRPr="000F0C4C" w:rsidRDefault="0048662E" w:rsidP="0048662E">
      <w:pPr>
        <w:spacing w:after="200" w:line="276" w:lineRule="auto"/>
        <w:rPr>
          <w:b/>
        </w:rPr>
      </w:pPr>
      <w:r w:rsidRPr="000F0C4C">
        <w:rPr>
          <w:i/>
        </w:rPr>
        <w:t xml:space="preserve">        </w:t>
      </w:r>
      <w:r w:rsidRPr="000F0C4C">
        <w:rPr>
          <w:i/>
        </w:rPr>
        <w:tab/>
      </w:r>
      <w:r w:rsidRPr="000F0C4C">
        <w:rPr>
          <w:i/>
        </w:rPr>
        <w:tab/>
        <w:t xml:space="preserve">Adopted from </w:t>
      </w:r>
      <w:r w:rsidRPr="000F0C4C">
        <w:rPr>
          <w:i/>
        </w:rPr>
        <w:fldChar w:fldCharType="begin" w:fldLock="1"/>
      </w:r>
      <w:r w:rsidRPr="000F0C4C">
        <w:rPr>
          <w:i/>
        </w:rPr>
        <w:instrText>ADDIN CSL_CITATION {"citationItems":[{"id":"ITEM-1","itemData":{"DOI":"10.24905/efj.v5i2.125","author":[{"dropping-particle":"","family":"Syafrudin","given":"Gustinawati and","non-dropping-particle":"","parse-names":false,"suffix":""}],"container-title":"English Focus: Jurnal of English Language Education","id":"ITEM-1","issue":"2","issued":{"date-parts":[["2022"]]},"title":"Students ’ Perception on theVideo Project Assignment in Practicing Speaking Skill In Senior High School","type":"article-journal","volume":"5"},"uris":["http://www.mendeley.com/documents/?uuid=71a5efe1-46ae-4a7d-bcae-2517829e052f"]}],"mendeley":{"formattedCitation":"(Syafrudin, 2022)","manualFormatting":"Gustinawati and Syafrudin (2022) and Sari( 2016)","plainTextFormattedCitation":"(Syafrudin, 2022)","previouslyFormattedCitation":"(Syafrudin, 2022)"},"properties":{"noteIndex":0},"schema":"https://github.com/citation-style-language/schema/raw/master/csl-citation.json"}</w:instrText>
      </w:r>
      <w:r w:rsidRPr="000F0C4C">
        <w:rPr>
          <w:i/>
        </w:rPr>
        <w:fldChar w:fldCharType="separate"/>
      </w:r>
      <w:r w:rsidRPr="000F0C4C">
        <w:rPr>
          <w:i/>
          <w:noProof/>
        </w:rPr>
        <w:t>Gustinawati and Syafrudin (2022) and Sari( 2016)</w:t>
      </w:r>
      <w:r w:rsidRPr="000F0C4C">
        <w:rPr>
          <w:i/>
        </w:rPr>
        <w:fldChar w:fldCharType="end"/>
      </w:r>
      <w:r w:rsidRPr="000F0C4C">
        <w:rPr>
          <w:i/>
        </w:rPr>
        <w:t>.</w:t>
      </w:r>
      <w:r w:rsidRPr="000F0C4C">
        <w:br w:type="page"/>
      </w:r>
    </w:p>
    <w:p w14:paraId="03A90EEB" w14:textId="77777777" w:rsidR="0048662E" w:rsidRPr="000F0C4C" w:rsidRDefault="0048662E" w:rsidP="0048662E">
      <w:pPr>
        <w:pStyle w:val="NormalWeb"/>
        <w:spacing w:line="360" w:lineRule="auto"/>
        <w:jc w:val="both"/>
        <w:rPr>
          <w:b/>
          <w:lang w:val="en-US"/>
        </w:rPr>
      </w:pPr>
      <w:r w:rsidRPr="000F0C4C">
        <w:rPr>
          <w:b/>
        </w:rPr>
        <w:lastRenderedPageBreak/>
        <w:t xml:space="preserve">Appendix </w:t>
      </w:r>
      <w:r w:rsidRPr="000F0C4C">
        <w:rPr>
          <w:b/>
          <w:lang w:val="en-US"/>
        </w:rPr>
        <w:t xml:space="preserve">2: The transcript Of The Interview </w:t>
      </w:r>
    </w:p>
    <w:p w14:paraId="07ADFDDA" w14:textId="77777777" w:rsidR="0048662E" w:rsidRPr="000F0C4C" w:rsidRDefault="0048662E" w:rsidP="0048662E">
      <w:pPr>
        <w:tabs>
          <w:tab w:val="left" w:pos="3030"/>
        </w:tabs>
        <w:jc w:val="center"/>
        <w:rPr>
          <w:b/>
        </w:rPr>
      </w:pPr>
      <w:r w:rsidRPr="000F0C4C">
        <w:rPr>
          <w:b/>
        </w:rPr>
        <w:t>The Transcript of the Interviews</w:t>
      </w:r>
    </w:p>
    <w:p w14:paraId="38F05BAD" w14:textId="77777777" w:rsidR="0048662E" w:rsidRPr="000F0C4C" w:rsidRDefault="0048662E" w:rsidP="0048662E">
      <w:pPr>
        <w:tabs>
          <w:tab w:val="left" w:pos="3030"/>
        </w:tabs>
        <w:jc w:val="both"/>
        <w:rPr>
          <w:b/>
        </w:rPr>
      </w:pPr>
    </w:p>
    <w:p w14:paraId="77F9E0A0" w14:textId="77777777" w:rsidR="0048662E" w:rsidRPr="000F0C4C" w:rsidRDefault="0048662E" w:rsidP="0048662E">
      <w:pPr>
        <w:tabs>
          <w:tab w:val="left" w:pos="3030"/>
        </w:tabs>
        <w:jc w:val="both"/>
        <w:rPr>
          <w:b/>
        </w:rPr>
      </w:pPr>
      <w:r w:rsidRPr="000F0C4C">
        <w:rPr>
          <w:b/>
        </w:rPr>
        <w:t>(Interview 1)</w:t>
      </w:r>
    </w:p>
    <w:p w14:paraId="482B3FBA" w14:textId="77777777" w:rsidR="0048662E" w:rsidRPr="000F0C4C" w:rsidRDefault="0048662E" w:rsidP="0048662E">
      <w:pPr>
        <w:pStyle w:val="NormalWeb"/>
        <w:numPr>
          <w:ilvl w:val="0"/>
          <w:numId w:val="27"/>
        </w:numPr>
        <w:tabs>
          <w:tab w:val="left" w:pos="450"/>
        </w:tabs>
        <w:spacing w:line="360" w:lineRule="auto"/>
        <w:ind w:hanging="810"/>
        <w:jc w:val="both"/>
      </w:pPr>
      <w:r w:rsidRPr="000F0C4C">
        <w:t>What benefits do you get from learning English using video projects?</w:t>
      </w:r>
    </w:p>
    <w:p w14:paraId="3E38A819" w14:textId="77777777" w:rsidR="0048662E" w:rsidRPr="000F0C4C" w:rsidRDefault="0048662E" w:rsidP="0048662E">
      <w:pPr>
        <w:pStyle w:val="NormalWeb"/>
        <w:tabs>
          <w:tab w:val="left" w:pos="450"/>
        </w:tabs>
        <w:spacing w:line="360" w:lineRule="auto"/>
        <w:ind w:left="450"/>
        <w:jc w:val="both"/>
        <w:rPr>
          <w:i/>
        </w:rPr>
      </w:pPr>
      <w:r w:rsidRPr="000F0C4C">
        <w:rPr>
          <w:i/>
          <w:lang w:val="en-US"/>
        </w:rPr>
        <w:t xml:space="preserve">“Sing and listening to people speak English can also have develop confidence in speaking, and can with English learning into deteriorate”  </w:t>
      </w:r>
    </w:p>
    <w:p w14:paraId="1E95A5A5" w14:textId="77777777" w:rsidR="0048662E" w:rsidRPr="000F0C4C" w:rsidRDefault="0048662E" w:rsidP="0048662E">
      <w:pPr>
        <w:pStyle w:val="NormalWeb"/>
        <w:numPr>
          <w:ilvl w:val="0"/>
          <w:numId w:val="27"/>
        </w:numPr>
        <w:tabs>
          <w:tab w:val="left" w:pos="450"/>
        </w:tabs>
        <w:spacing w:line="360" w:lineRule="auto"/>
        <w:ind w:left="450" w:hanging="450"/>
        <w:jc w:val="both"/>
      </w:pPr>
      <w:r w:rsidRPr="000F0C4C">
        <w:t>Do you realize your weakness in speaking English from this project video?</w:t>
      </w:r>
    </w:p>
    <w:p w14:paraId="6E006742" w14:textId="77777777" w:rsidR="0048662E" w:rsidRPr="000F0C4C" w:rsidRDefault="0048662E" w:rsidP="0048662E">
      <w:pPr>
        <w:pStyle w:val="NormalWeb"/>
        <w:tabs>
          <w:tab w:val="left" w:pos="450"/>
        </w:tabs>
        <w:spacing w:line="360" w:lineRule="auto"/>
        <w:ind w:left="450"/>
        <w:jc w:val="both"/>
        <w:rPr>
          <w:i/>
          <w:lang w:val="en-US"/>
        </w:rPr>
      </w:pPr>
      <w:r w:rsidRPr="000F0C4C">
        <w:rPr>
          <w:i/>
          <w:lang w:val="en-US"/>
        </w:rPr>
        <w:t>“Yes, sometimes I miss pronounces sentences so the meaning is different”</w:t>
      </w:r>
    </w:p>
    <w:p w14:paraId="20863149" w14:textId="77777777" w:rsidR="0048662E" w:rsidRPr="000F0C4C" w:rsidRDefault="0048662E" w:rsidP="0048662E">
      <w:pPr>
        <w:pStyle w:val="NormalWeb"/>
        <w:numPr>
          <w:ilvl w:val="0"/>
          <w:numId w:val="27"/>
        </w:numPr>
        <w:tabs>
          <w:tab w:val="left" w:pos="450"/>
        </w:tabs>
        <w:spacing w:line="360" w:lineRule="auto"/>
        <w:ind w:left="450" w:hanging="450"/>
        <w:jc w:val="both"/>
      </w:pPr>
      <w:r w:rsidRPr="000F0C4C">
        <w:t>What do you think about the video</w:t>
      </w:r>
      <w:r w:rsidRPr="000F0C4C">
        <w:rPr>
          <w:lang w:val="en-US"/>
        </w:rPr>
        <w:t xml:space="preserve"> project</w:t>
      </w:r>
      <w:r w:rsidRPr="000F0C4C">
        <w:t xml:space="preserve"> being applied to the speaking class?</w:t>
      </w:r>
    </w:p>
    <w:p w14:paraId="571D7CFC" w14:textId="77777777" w:rsidR="0048662E" w:rsidRPr="000F0C4C" w:rsidRDefault="0048662E" w:rsidP="0048662E">
      <w:pPr>
        <w:pStyle w:val="NormalWeb"/>
        <w:tabs>
          <w:tab w:val="left" w:pos="450"/>
        </w:tabs>
        <w:spacing w:line="360" w:lineRule="auto"/>
        <w:ind w:left="450"/>
        <w:jc w:val="both"/>
        <w:rPr>
          <w:i/>
        </w:rPr>
      </w:pPr>
      <w:r w:rsidRPr="000F0C4C">
        <w:rPr>
          <w:i/>
          <w:lang w:val="en-US"/>
        </w:rPr>
        <w:t>“I agree with them making of videos because to practice speaking the more often speak English the better to pronunciation”</w:t>
      </w:r>
    </w:p>
    <w:p w14:paraId="2150A39E" w14:textId="77777777" w:rsidR="0048662E" w:rsidRPr="000F0C4C" w:rsidRDefault="0048662E" w:rsidP="0048662E">
      <w:pPr>
        <w:pStyle w:val="NormalWeb"/>
        <w:numPr>
          <w:ilvl w:val="0"/>
          <w:numId w:val="27"/>
        </w:numPr>
        <w:tabs>
          <w:tab w:val="left" w:pos="450"/>
        </w:tabs>
        <w:spacing w:line="360" w:lineRule="auto"/>
        <w:ind w:left="450" w:hanging="450"/>
        <w:jc w:val="both"/>
      </w:pPr>
      <w:r w:rsidRPr="000F0C4C">
        <w:t>What are your suggestions for using video projects to improve English speaking skills?</w:t>
      </w:r>
    </w:p>
    <w:p w14:paraId="2DA1B699" w14:textId="77777777" w:rsidR="0048662E" w:rsidRPr="000F0C4C" w:rsidRDefault="0048662E" w:rsidP="0048662E">
      <w:pPr>
        <w:pStyle w:val="NormalWeb"/>
        <w:tabs>
          <w:tab w:val="left" w:pos="450"/>
        </w:tabs>
        <w:spacing w:line="360" w:lineRule="auto"/>
        <w:ind w:left="450"/>
        <w:jc w:val="both"/>
        <w:rPr>
          <w:i/>
        </w:rPr>
      </w:pPr>
      <w:r w:rsidRPr="000F0C4C">
        <w:rPr>
          <w:i/>
          <w:lang w:val="en-US"/>
        </w:rPr>
        <w:t>“First we can listen to more English and read English book and articles and then practice speaking in English and also learning through video project”</w:t>
      </w:r>
    </w:p>
    <w:p w14:paraId="2FE6C906" w14:textId="77777777" w:rsidR="0048662E" w:rsidRPr="000F0C4C" w:rsidRDefault="0048662E" w:rsidP="0048662E">
      <w:pPr>
        <w:spacing w:after="200" w:line="276" w:lineRule="auto"/>
        <w:jc w:val="both"/>
      </w:pPr>
      <w:r w:rsidRPr="000F0C4C">
        <w:br w:type="page"/>
      </w:r>
    </w:p>
    <w:p w14:paraId="43BAC2EC" w14:textId="77777777" w:rsidR="0048662E" w:rsidRPr="000F0C4C" w:rsidRDefault="0048662E" w:rsidP="0048662E">
      <w:pPr>
        <w:tabs>
          <w:tab w:val="left" w:pos="3030"/>
        </w:tabs>
        <w:jc w:val="both"/>
        <w:rPr>
          <w:b/>
        </w:rPr>
      </w:pPr>
      <w:r w:rsidRPr="000F0C4C">
        <w:rPr>
          <w:b/>
        </w:rPr>
        <w:lastRenderedPageBreak/>
        <w:t>(Interview 2)</w:t>
      </w:r>
    </w:p>
    <w:p w14:paraId="6ED4A61B" w14:textId="77777777" w:rsidR="0048662E" w:rsidRPr="000F0C4C" w:rsidRDefault="0048662E" w:rsidP="0048662E">
      <w:pPr>
        <w:spacing w:line="360" w:lineRule="auto"/>
        <w:jc w:val="both"/>
      </w:pPr>
    </w:p>
    <w:p w14:paraId="6EF559DC" w14:textId="77777777" w:rsidR="0048662E" w:rsidRPr="000F0C4C" w:rsidRDefault="0048662E" w:rsidP="0048662E">
      <w:pPr>
        <w:pStyle w:val="NormalWeb"/>
        <w:numPr>
          <w:ilvl w:val="0"/>
          <w:numId w:val="26"/>
        </w:numPr>
        <w:tabs>
          <w:tab w:val="left" w:pos="450"/>
        </w:tabs>
        <w:spacing w:line="360" w:lineRule="auto"/>
        <w:ind w:hanging="720"/>
        <w:jc w:val="both"/>
      </w:pPr>
      <w:r w:rsidRPr="000F0C4C">
        <w:t>What benefits do you get from learning English using video projects?</w:t>
      </w:r>
    </w:p>
    <w:p w14:paraId="55853718" w14:textId="77777777" w:rsidR="0048662E" w:rsidRPr="000F0C4C" w:rsidRDefault="0048662E" w:rsidP="0048662E">
      <w:pPr>
        <w:pStyle w:val="NormalWeb"/>
        <w:tabs>
          <w:tab w:val="left" w:pos="450"/>
        </w:tabs>
        <w:spacing w:line="360" w:lineRule="auto"/>
        <w:ind w:left="450" w:hanging="450"/>
        <w:jc w:val="both"/>
        <w:rPr>
          <w:i/>
        </w:rPr>
      </w:pPr>
      <w:r w:rsidRPr="000F0C4C">
        <w:rPr>
          <w:lang w:val="en-US"/>
        </w:rPr>
        <w:tab/>
      </w:r>
      <w:r w:rsidRPr="000F0C4C">
        <w:rPr>
          <w:i/>
          <w:lang w:val="en-US"/>
        </w:rPr>
        <w:t>“Honestly learning English by using video project can help me to improve my speaking and pronunciation skills and I can identify mistakes that need improvement”</w:t>
      </w:r>
    </w:p>
    <w:p w14:paraId="729F7C64" w14:textId="77777777" w:rsidR="0048662E" w:rsidRPr="000F0C4C" w:rsidRDefault="0048662E" w:rsidP="0048662E">
      <w:pPr>
        <w:pStyle w:val="NormalWeb"/>
        <w:numPr>
          <w:ilvl w:val="0"/>
          <w:numId w:val="26"/>
        </w:numPr>
        <w:tabs>
          <w:tab w:val="left" w:pos="450"/>
        </w:tabs>
        <w:spacing w:line="360" w:lineRule="auto"/>
        <w:ind w:hanging="720"/>
        <w:jc w:val="both"/>
      </w:pPr>
      <w:r w:rsidRPr="000F0C4C">
        <w:t>Do you realize your weakness in speaking English from this project video?</w:t>
      </w:r>
    </w:p>
    <w:p w14:paraId="6B73FF03" w14:textId="77777777" w:rsidR="0048662E" w:rsidRPr="000F0C4C" w:rsidRDefault="0048662E" w:rsidP="0048662E">
      <w:pPr>
        <w:pStyle w:val="NormalWeb"/>
        <w:tabs>
          <w:tab w:val="left" w:pos="450"/>
        </w:tabs>
        <w:spacing w:line="360" w:lineRule="auto"/>
        <w:ind w:left="450" w:hanging="450"/>
        <w:jc w:val="both"/>
        <w:rPr>
          <w:i/>
          <w:lang w:val="en-US"/>
        </w:rPr>
      </w:pPr>
      <w:r w:rsidRPr="000F0C4C">
        <w:rPr>
          <w:lang w:val="en-US"/>
        </w:rPr>
        <w:tab/>
      </w:r>
      <w:r w:rsidRPr="000F0C4C">
        <w:rPr>
          <w:i/>
          <w:lang w:val="en-US"/>
        </w:rPr>
        <w:t>“Yes of course, I realize my weakness when I speak English such as I am still confused to composing correct word and still afraid to speaking in English”</w:t>
      </w:r>
    </w:p>
    <w:p w14:paraId="5C0B0B80" w14:textId="77777777" w:rsidR="0048662E" w:rsidRPr="000F0C4C" w:rsidRDefault="0048662E" w:rsidP="0048662E">
      <w:pPr>
        <w:pStyle w:val="NormalWeb"/>
        <w:numPr>
          <w:ilvl w:val="0"/>
          <w:numId w:val="26"/>
        </w:numPr>
        <w:tabs>
          <w:tab w:val="left" w:pos="450"/>
        </w:tabs>
        <w:spacing w:line="360" w:lineRule="auto"/>
        <w:ind w:left="450" w:hanging="450"/>
        <w:jc w:val="both"/>
      </w:pPr>
      <w:r w:rsidRPr="000F0C4C">
        <w:t>What do you think about the video</w:t>
      </w:r>
      <w:r w:rsidRPr="000F0C4C">
        <w:rPr>
          <w:lang w:val="en-US"/>
        </w:rPr>
        <w:t xml:space="preserve"> project</w:t>
      </w:r>
      <w:r w:rsidRPr="000F0C4C">
        <w:t xml:space="preserve"> being applied to the speaking class?</w:t>
      </w:r>
    </w:p>
    <w:p w14:paraId="2EC51F9E" w14:textId="77777777" w:rsidR="0048662E" w:rsidRPr="000F0C4C" w:rsidRDefault="0048662E" w:rsidP="0048662E">
      <w:pPr>
        <w:pStyle w:val="NormalWeb"/>
        <w:tabs>
          <w:tab w:val="left" w:pos="450"/>
        </w:tabs>
        <w:spacing w:line="360" w:lineRule="auto"/>
        <w:ind w:left="450"/>
        <w:jc w:val="both"/>
        <w:rPr>
          <w:i/>
          <w:lang w:val="en-US"/>
        </w:rPr>
      </w:pPr>
      <w:r w:rsidRPr="000F0C4C">
        <w:rPr>
          <w:i/>
          <w:lang w:val="en-US"/>
        </w:rPr>
        <w:t>“I think this video assignment is quite practice it can help students who are still nervous to speak directly in English and we can correct the mistakes”</w:t>
      </w:r>
    </w:p>
    <w:p w14:paraId="5B5ABC60" w14:textId="77777777" w:rsidR="0048662E" w:rsidRPr="000F0C4C" w:rsidRDefault="0048662E" w:rsidP="0048662E">
      <w:pPr>
        <w:pStyle w:val="NormalWeb"/>
        <w:numPr>
          <w:ilvl w:val="0"/>
          <w:numId w:val="26"/>
        </w:numPr>
        <w:tabs>
          <w:tab w:val="left" w:pos="450"/>
        </w:tabs>
        <w:spacing w:line="360" w:lineRule="auto"/>
        <w:ind w:left="450" w:hanging="450"/>
        <w:jc w:val="both"/>
      </w:pPr>
      <w:r w:rsidRPr="000F0C4C">
        <w:t>What are your suggestions for using video projects to improve English speaking skills?</w:t>
      </w:r>
    </w:p>
    <w:p w14:paraId="42F98FC2" w14:textId="77777777" w:rsidR="0048662E" w:rsidRPr="000F0C4C" w:rsidRDefault="0048662E" w:rsidP="0048662E">
      <w:pPr>
        <w:spacing w:line="360" w:lineRule="auto"/>
        <w:ind w:left="450"/>
        <w:jc w:val="both"/>
        <w:rPr>
          <w:i/>
        </w:rPr>
      </w:pPr>
      <w:r w:rsidRPr="000F0C4C">
        <w:rPr>
          <w:i/>
        </w:rPr>
        <w:t>“In my opinion, I can create video presentations on a topic of we have choice and this is will help us to developed our skills in speaking”</w:t>
      </w:r>
    </w:p>
    <w:p w14:paraId="7B0CD9FE" w14:textId="77777777" w:rsidR="0048662E" w:rsidRPr="000F0C4C" w:rsidRDefault="0048662E" w:rsidP="0048662E">
      <w:pPr>
        <w:spacing w:after="200" w:line="276" w:lineRule="auto"/>
        <w:jc w:val="both"/>
      </w:pPr>
      <w:r w:rsidRPr="000F0C4C">
        <w:br w:type="page"/>
      </w:r>
    </w:p>
    <w:p w14:paraId="3713E148" w14:textId="77777777" w:rsidR="0048662E" w:rsidRPr="000F0C4C" w:rsidRDefault="0048662E" w:rsidP="0048662E">
      <w:pPr>
        <w:tabs>
          <w:tab w:val="left" w:pos="3030"/>
        </w:tabs>
        <w:jc w:val="both"/>
        <w:rPr>
          <w:b/>
        </w:rPr>
      </w:pPr>
      <w:r w:rsidRPr="000F0C4C">
        <w:rPr>
          <w:b/>
        </w:rPr>
        <w:lastRenderedPageBreak/>
        <w:t>(Interview 3)</w:t>
      </w:r>
    </w:p>
    <w:p w14:paraId="10B65250" w14:textId="77777777" w:rsidR="0048662E" w:rsidRPr="000F0C4C" w:rsidRDefault="0048662E" w:rsidP="0048662E">
      <w:pPr>
        <w:spacing w:line="360" w:lineRule="auto"/>
        <w:jc w:val="both"/>
      </w:pPr>
    </w:p>
    <w:p w14:paraId="3D8081A8" w14:textId="77777777" w:rsidR="0048662E" w:rsidRPr="000F0C4C" w:rsidRDefault="0048662E" w:rsidP="0048662E">
      <w:pPr>
        <w:pStyle w:val="NormalWeb"/>
        <w:numPr>
          <w:ilvl w:val="0"/>
          <w:numId w:val="28"/>
        </w:numPr>
        <w:tabs>
          <w:tab w:val="left" w:pos="450"/>
        </w:tabs>
        <w:spacing w:line="360" w:lineRule="auto"/>
        <w:ind w:hanging="1080"/>
        <w:jc w:val="both"/>
      </w:pPr>
      <w:r w:rsidRPr="000F0C4C">
        <w:t>What benefits do you get from learning English using video projects?</w:t>
      </w:r>
    </w:p>
    <w:p w14:paraId="05FAE586" w14:textId="77777777" w:rsidR="0048662E" w:rsidRPr="000F0C4C" w:rsidRDefault="0048662E" w:rsidP="0048662E">
      <w:pPr>
        <w:pStyle w:val="NormalWeb"/>
        <w:tabs>
          <w:tab w:val="left" w:pos="450"/>
        </w:tabs>
        <w:spacing w:line="360" w:lineRule="auto"/>
        <w:ind w:left="450"/>
        <w:jc w:val="both"/>
        <w:rPr>
          <w:i/>
          <w:lang w:val="en-US"/>
        </w:rPr>
      </w:pPr>
      <w:r w:rsidRPr="000F0C4C">
        <w:rPr>
          <w:i/>
          <w:lang w:val="en-US"/>
        </w:rPr>
        <w:t>“I feel more confidence in front of camera”</w:t>
      </w:r>
    </w:p>
    <w:p w14:paraId="0543F0D8" w14:textId="77777777" w:rsidR="0048662E" w:rsidRPr="000F0C4C" w:rsidRDefault="0048662E" w:rsidP="0048662E">
      <w:pPr>
        <w:pStyle w:val="NormalWeb"/>
        <w:numPr>
          <w:ilvl w:val="0"/>
          <w:numId w:val="28"/>
        </w:numPr>
        <w:tabs>
          <w:tab w:val="left" w:pos="450"/>
        </w:tabs>
        <w:spacing w:line="360" w:lineRule="auto"/>
        <w:ind w:hanging="1080"/>
        <w:jc w:val="both"/>
      </w:pPr>
      <w:r w:rsidRPr="000F0C4C">
        <w:t>Do you realize your weakness in speaking English from this project video?</w:t>
      </w:r>
    </w:p>
    <w:p w14:paraId="1A7B3390" w14:textId="77777777" w:rsidR="0048662E" w:rsidRPr="000F0C4C" w:rsidRDefault="0048662E" w:rsidP="0048662E">
      <w:pPr>
        <w:pStyle w:val="NormalWeb"/>
        <w:tabs>
          <w:tab w:val="left" w:pos="450"/>
        </w:tabs>
        <w:spacing w:line="360" w:lineRule="auto"/>
        <w:jc w:val="both"/>
        <w:rPr>
          <w:i/>
          <w:lang w:val="en-US"/>
        </w:rPr>
      </w:pPr>
      <w:r w:rsidRPr="000F0C4C">
        <w:rPr>
          <w:lang w:val="en-US"/>
        </w:rPr>
        <w:tab/>
      </w:r>
      <w:r w:rsidRPr="000F0C4C">
        <w:rPr>
          <w:i/>
          <w:lang w:val="en-US"/>
        </w:rPr>
        <w:t xml:space="preserve">“Sometimes I miss pronunciation a </w:t>
      </w:r>
      <w:proofErr w:type="gramStart"/>
      <w:r w:rsidRPr="000F0C4C">
        <w:rPr>
          <w:i/>
          <w:lang w:val="en-US"/>
        </w:rPr>
        <w:t>sentences</w:t>
      </w:r>
      <w:proofErr w:type="gramEnd"/>
      <w:r w:rsidRPr="000F0C4C">
        <w:rPr>
          <w:i/>
          <w:lang w:val="en-US"/>
        </w:rPr>
        <w:t xml:space="preserve"> so I must retake the video”</w:t>
      </w:r>
    </w:p>
    <w:p w14:paraId="0375CB6C" w14:textId="77777777" w:rsidR="0048662E" w:rsidRPr="000F0C4C" w:rsidRDefault="0048662E" w:rsidP="0048662E">
      <w:pPr>
        <w:pStyle w:val="NormalWeb"/>
        <w:numPr>
          <w:ilvl w:val="0"/>
          <w:numId w:val="28"/>
        </w:numPr>
        <w:tabs>
          <w:tab w:val="left" w:pos="450"/>
        </w:tabs>
        <w:spacing w:line="360" w:lineRule="auto"/>
        <w:ind w:left="450" w:hanging="450"/>
        <w:jc w:val="both"/>
      </w:pPr>
      <w:r w:rsidRPr="000F0C4C">
        <w:t>What do you think about the video</w:t>
      </w:r>
      <w:r w:rsidRPr="000F0C4C">
        <w:rPr>
          <w:lang w:val="en-US"/>
        </w:rPr>
        <w:t xml:space="preserve"> project</w:t>
      </w:r>
      <w:r w:rsidRPr="000F0C4C">
        <w:t xml:space="preserve"> being applied to the speaking class?</w:t>
      </w:r>
    </w:p>
    <w:p w14:paraId="590992E0" w14:textId="77777777" w:rsidR="0048662E" w:rsidRPr="000F0C4C" w:rsidRDefault="0048662E" w:rsidP="0048662E">
      <w:pPr>
        <w:pStyle w:val="NormalWeb"/>
        <w:tabs>
          <w:tab w:val="left" w:pos="450"/>
        </w:tabs>
        <w:spacing w:line="360" w:lineRule="auto"/>
        <w:ind w:left="450"/>
        <w:jc w:val="both"/>
        <w:rPr>
          <w:i/>
          <w:lang w:val="en-US"/>
        </w:rPr>
      </w:pPr>
      <w:r w:rsidRPr="000F0C4C">
        <w:rPr>
          <w:i/>
          <w:lang w:val="en-US"/>
        </w:rPr>
        <w:t xml:space="preserve">“I think is fun because we can retake the video but sometimes is makes the smartphone very full” </w:t>
      </w:r>
    </w:p>
    <w:p w14:paraId="5F546E65" w14:textId="77777777" w:rsidR="0048662E" w:rsidRPr="000F0C4C" w:rsidRDefault="0048662E" w:rsidP="0048662E">
      <w:pPr>
        <w:pStyle w:val="NormalWeb"/>
        <w:numPr>
          <w:ilvl w:val="0"/>
          <w:numId w:val="28"/>
        </w:numPr>
        <w:tabs>
          <w:tab w:val="left" w:pos="450"/>
        </w:tabs>
        <w:spacing w:line="360" w:lineRule="auto"/>
        <w:ind w:left="450" w:hanging="450"/>
        <w:jc w:val="both"/>
      </w:pPr>
      <w:r w:rsidRPr="000F0C4C">
        <w:t>What are your suggestions for using video projects to improve English speaking skills?</w:t>
      </w:r>
    </w:p>
    <w:p w14:paraId="451BFC6C" w14:textId="77777777" w:rsidR="0048662E" w:rsidRPr="000F0C4C" w:rsidRDefault="0048662E" w:rsidP="0048662E">
      <w:pPr>
        <w:spacing w:line="360" w:lineRule="auto"/>
        <w:ind w:left="450"/>
        <w:jc w:val="both"/>
        <w:rPr>
          <w:i/>
        </w:rPr>
      </w:pPr>
      <w:r w:rsidRPr="000F0C4C">
        <w:rPr>
          <w:i/>
        </w:rPr>
        <w:t>“The teacher must be more careful of in the correcting”</w:t>
      </w:r>
    </w:p>
    <w:p w14:paraId="5DAF8C01" w14:textId="77777777" w:rsidR="0048662E" w:rsidRPr="000F0C4C" w:rsidRDefault="0048662E" w:rsidP="0048662E">
      <w:pPr>
        <w:spacing w:after="200" w:line="276" w:lineRule="auto"/>
        <w:jc w:val="both"/>
      </w:pPr>
      <w:r w:rsidRPr="000F0C4C">
        <w:br w:type="page"/>
      </w:r>
    </w:p>
    <w:p w14:paraId="329AFB39" w14:textId="77777777" w:rsidR="0048662E" w:rsidRPr="000F0C4C" w:rsidRDefault="0048662E" w:rsidP="0048662E">
      <w:pPr>
        <w:tabs>
          <w:tab w:val="left" w:pos="3030"/>
        </w:tabs>
        <w:jc w:val="both"/>
        <w:rPr>
          <w:b/>
        </w:rPr>
      </w:pPr>
      <w:r w:rsidRPr="000F0C4C">
        <w:rPr>
          <w:b/>
        </w:rPr>
        <w:lastRenderedPageBreak/>
        <w:t>(Interview 4)</w:t>
      </w:r>
    </w:p>
    <w:p w14:paraId="7EA49305" w14:textId="77777777" w:rsidR="0048662E" w:rsidRPr="000F0C4C" w:rsidRDefault="0048662E" w:rsidP="0048662E">
      <w:pPr>
        <w:spacing w:line="360" w:lineRule="auto"/>
        <w:jc w:val="both"/>
      </w:pPr>
    </w:p>
    <w:p w14:paraId="0AA91471" w14:textId="77777777" w:rsidR="0048662E" w:rsidRPr="000F0C4C" w:rsidRDefault="0048662E" w:rsidP="0048662E">
      <w:pPr>
        <w:pStyle w:val="NormalWeb"/>
        <w:numPr>
          <w:ilvl w:val="0"/>
          <w:numId w:val="29"/>
        </w:numPr>
        <w:tabs>
          <w:tab w:val="left" w:pos="450"/>
        </w:tabs>
        <w:spacing w:line="360" w:lineRule="auto"/>
        <w:ind w:left="360"/>
        <w:jc w:val="both"/>
      </w:pPr>
      <w:r w:rsidRPr="000F0C4C">
        <w:t>What benefits do you get from learning English using video projects?</w:t>
      </w:r>
    </w:p>
    <w:p w14:paraId="1381DCA4" w14:textId="77777777" w:rsidR="0048662E" w:rsidRPr="000F0C4C" w:rsidRDefault="0048662E" w:rsidP="0048662E">
      <w:pPr>
        <w:pStyle w:val="NormalWeb"/>
        <w:tabs>
          <w:tab w:val="left" w:pos="450"/>
        </w:tabs>
        <w:spacing w:line="360" w:lineRule="auto"/>
        <w:ind w:left="360"/>
        <w:jc w:val="both"/>
        <w:rPr>
          <w:i/>
          <w:lang w:val="en-US"/>
        </w:rPr>
      </w:pPr>
      <w:r w:rsidRPr="000F0C4C">
        <w:rPr>
          <w:i/>
          <w:lang w:val="en-US"/>
        </w:rPr>
        <w:t xml:space="preserve">“The benefits that I get from this video project is to improve my speaking and pronunciations skills to improve my ability to describe something and beside that it </w:t>
      </w:r>
      <w:proofErr w:type="gramStart"/>
      <w:r w:rsidRPr="000F0C4C">
        <w:rPr>
          <w:i/>
          <w:lang w:val="en-US"/>
        </w:rPr>
        <w:t>trance</w:t>
      </w:r>
      <w:proofErr w:type="gramEnd"/>
      <w:r w:rsidRPr="000F0C4C">
        <w:rPr>
          <w:i/>
          <w:lang w:val="en-US"/>
        </w:rPr>
        <w:t xml:space="preserve"> me to be more confidence”</w:t>
      </w:r>
    </w:p>
    <w:p w14:paraId="77FA2BC8" w14:textId="77777777" w:rsidR="0048662E" w:rsidRPr="000F0C4C" w:rsidRDefault="0048662E" w:rsidP="0048662E">
      <w:pPr>
        <w:pStyle w:val="NormalWeb"/>
        <w:numPr>
          <w:ilvl w:val="0"/>
          <w:numId w:val="29"/>
        </w:numPr>
        <w:tabs>
          <w:tab w:val="left" w:pos="450"/>
        </w:tabs>
        <w:spacing w:line="360" w:lineRule="auto"/>
        <w:ind w:left="360"/>
        <w:jc w:val="both"/>
      </w:pPr>
      <w:r w:rsidRPr="000F0C4C">
        <w:t>Do you realize your weakness in speaking English from this project video?</w:t>
      </w:r>
    </w:p>
    <w:p w14:paraId="536E9E4D" w14:textId="77777777" w:rsidR="0048662E" w:rsidRPr="000F0C4C" w:rsidRDefault="0048662E" w:rsidP="0048662E">
      <w:pPr>
        <w:pStyle w:val="NormalWeb"/>
        <w:tabs>
          <w:tab w:val="left" w:pos="450"/>
        </w:tabs>
        <w:spacing w:line="360" w:lineRule="auto"/>
        <w:ind w:left="360"/>
        <w:jc w:val="both"/>
        <w:rPr>
          <w:i/>
          <w:lang w:val="en-US"/>
        </w:rPr>
      </w:pPr>
      <w:r w:rsidRPr="000F0C4C">
        <w:rPr>
          <w:i/>
          <w:lang w:val="en-US"/>
        </w:rPr>
        <w:t>“Yes, I realize my weakness in speaking is still starting or not clear and there are pronunciations that are still quite right I think so and I also feel nervous”</w:t>
      </w:r>
    </w:p>
    <w:p w14:paraId="55BBD98C" w14:textId="77777777" w:rsidR="0048662E" w:rsidRPr="000F0C4C" w:rsidRDefault="0048662E" w:rsidP="0048662E">
      <w:pPr>
        <w:pStyle w:val="NormalWeb"/>
        <w:numPr>
          <w:ilvl w:val="0"/>
          <w:numId w:val="29"/>
        </w:numPr>
        <w:tabs>
          <w:tab w:val="left" w:pos="450"/>
        </w:tabs>
        <w:spacing w:line="360" w:lineRule="auto"/>
        <w:ind w:left="450" w:hanging="450"/>
        <w:jc w:val="both"/>
      </w:pPr>
      <w:r w:rsidRPr="000F0C4C">
        <w:t>What do you think about the video</w:t>
      </w:r>
      <w:r w:rsidRPr="000F0C4C">
        <w:rPr>
          <w:lang w:val="en-US"/>
        </w:rPr>
        <w:t xml:space="preserve"> project</w:t>
      </w:r>
      <w:r w:rsidRPr="000F0C4C">
        <w:t xml:space="preserve"> being applied to the speaking class?</w:t>
      </w:r>
    </w:p>
    <w:p w14:paraId="2295A714" w14:textId="77777777" w:rsidR="0048662E" w:rsidRPr="000F0C4C" w:rsidRDefault="0048662E" w:rsidP="0048662E">
      <w:pPr>
        <w:pStyle w:val="NormalWeb"/>
        <w:tabs>
          <w:tab w:val="left" w:pos="450"/>
        </w:tabs>
        <w:spacing w:line="360" w:lineRule="auto"/>
        <w:ind w:left="450"/>
        <w:jc w:val="both"/>
        <w:rPr>
          <w:i/>
          <w:lang w:val="en-US"/>
        </w:rPr>
      </w:pPr>
      <w:r w:rsidRPr="000F0C4C">
        <w:rPr>
          <w:i/>
          <w:lang w:val="en-US"/>
        </w:rPr>
        <w:t xml:space="preserve">“I think video assignments are more effective because I can prepare sentence what I want to talk about and need also very suitable for me who like confident speaking in front of the class” </w:t>
      </w:r>
      <w:r w:rsidRPr="000F0C4C">
        <w:rPr>
          <w:i/>
          <w:lang w:val="en-US"/>
        </w:rPr>
        <w:tab/>
      </w:r>
    </w:p>
    <w:p w14:paraId="62376E39" w14:textId="77777777" w:rsidR="0048662E" w:rsidRPr="000F0C4C" w:rsidRDefault="0048662E" w:rsidP="0048662E">
      <w:pPr>
        <w:pStyle w:val="NormalWeb"/>
        <w:numPr>
          <w:ilvl w:val="0"/>
          <w:numId w:val="29"/>
        </w:numPr>
        <w:tabs>
          <w:tab w:val="left" w:pos="450"/>
        </w:tabs>
        <w:spacing w:line="360" w:lineRule="auto"/>
        <w:ind w:left="450" w:hanging="450"/>
        <w:jc w:val="both"/>
      </w:pPr>
      <w:r w:rsidRPr="000F0C4C">
        <w:t>What are your suggestions for using video projects to improve English speaking skills?</w:t>
      </w:r>
    </w:p>
    <w:p w14:paraId="038C773F" w14:textId="77777777" w:rsidR="0048662E" w:rsidRPr="000F0C4C" w:rsidRDefault="0048662E" w:rsidP="0048662E">
      <w:pPr>
        <w:spacing w:line="360" w:lineRule="auto"/>
        <w:ind w:left="450"/>
        <w:jc w:val="both"/>
        <w:rPr>
          <w:i/>
        </w:rPr>
      </w:pPr>
      <w:r w:rsidRPr="000F0C4C">
        <w:rPr>
          <w:i/>
        </w:rPr>
        <w:t xml:space="preserve">“I think these activities suitable for student who feels less confidence when speaking in front of the class like me and my suggestion is the teacher more attentions to students in making video assignment and perfect input when students make mistakes such as pronunciations, grammar and so on. In addition to improve English skills the test to listening, reading English </w:t>
      </w:r>
      <w:proofErr w:type="gramStart"/>
      <w:r w:rsidRPr="000F0C4C">
        <w:rPr>
          <w:i/>
        </w:rPr>
        <w:t>book</w:t>
      </w:r>
      <w:proofErr w:type="gramEnd"/>
      <w:r w:rsidRPr="000F0C4C">
        <w:rPr>
          <w:i/>
        </w:rPr>
        <w:t xml:space="preserve"> and then practicing English often”</w:t>
      </w:r>
    </w:p>
    <w:p w14:paraId="3EC76D00" w14:textId="77777777" w:rsidR="0048662E" w:rsidRPr="000F0C4C" w:rsidRDefault="0048662E" w:rsidP="0048662E">
      <w:pPr>
        <w:spacing w:after="200" w:line="276" w:lineRule="auto"/>
        <w:jc w:val="both"/>
      </w:pPr>
      <w:r w:rsidRPr="000F0C4C">
        <w:br w:type="page"/>
      </w:r>
    </w:p>
    <w:p w14:paraId="03AD6CEC" w14:textId="77777777" w:rsidR="0048662E" w:rsidRPr="000F0C4C" w:rsidRDefault="0048662E" w:rsidP="0048662E">
      <w:pPr>
        <w:tabs>
          <w:tab w:val="left" w:pos="3030"/>
        </w:tabs>
        <w:jc w:val="both"/>
        <w:rPr>
          <w:b/>
        </w:rPr>
      </w:pPr>
      <w:r w:rsidRPr="000F0C4C">
        <w:rPr>
          <w:b/>
        </w:rPr>
        <w:lastRenderedPageBreak/>
        <w:t>(Interview 5)</w:t>
      </w:r>
    </w:p>
    <w:p w14:paraId="2F385DFF" w14:textId="77777777" w:rsidR="0048662E" w:rsidRPr="000F0C4C" w:rsidRDefault="0048662E" w:rsidP="0048662E">
      <w:pPr>
        <w:spacing w:line="360" w:lineRule="auto"/>
        <w:jc w:val="both"/>
      </w:pPr>
    </w:p>
    <w:p w14:paraId="207AC553" w14:textId="77777777" w:rsidR="0048662E" w:rsidRPr="000F0C4C" w:rsidRDefault="0048662E" w:rsidP="0048662E">
      <w:pPr>
        <w:pStyle w:val="NormalWeb"/>
        <w:numPr>
          <w:ilvl w:val="0"/>
          <w:numId w:val="30"/>
        </w:numPr>
        <w:tabs>
          <w:tab w:val="left" w:pos="450"/>
        </w:tabs>
        <w:spacing w:line="360" w:lineRule="auto"/>
        <w:ind w:hanging="1080"/>
        <w:jc w:val="both"/>
      </w:pPr>
      <w:r w:rsidRPr="000F0C4C">
        <w:t>What benefits do you get from learning English using video projects?</w:t>
      </w:r>
    </w:p>
    <w:p w14:paraId="20F0B1C8" w14:textId="77777777" w:rsidR="0048662E" w:rsidRPr="000F0C4C" w:rsidRDefault="0048662E" w:rsidP="0048662E">
      <w:pPr>
        <w:pStyle w:val="NormalWeb"/>
        <w:tabs>
          <w:tab w:val="left" w:pos="450"/>
        </w:tabs>
        <w:spacing w:line="360" w:lineRule="auto"/>
        <w:ind w:left="450" w:hanging="450"/>
        <w:jc w:val="both"/>
        <w:rPr>
          <w:i/>
          <w:lang w:val="en-US"/>
        </w:rPr>
      </w:pPr>
      <w:r w:rsidRPr="000F0C4C">
        <w:rPr>
          <w:lang w:val="en-US"/>
        </w:rPr>
        <w:tab/>
      </w:r>
      <w:r w:rsidRPr="000F0C4C">
        <w:rPr>
          <w:i/>
          <w:lang w:val="en-US"/>
        </w:rPr>
        <w:t xml:space="preserve">“When student learns English with video, they get exposure to the actual language of real people. As a result, they can learn the English language as native speakers, enthusiastic o </w:t>
      </w:r>
      <w:proofErr w:type="gramStart"/>
      <w:r w:rsidRPr="000F0C4C">
        <w:rPr>
          <w:i/>
          <w:lang w:val="en-US"/>
        </w:rPr>
        <w:t>learn</w:t>
      </w:r>
      <w:proofErr w:type="gramEnd"/>
      <w:r w:rsidRPr="000F0C4C">
        <w:rPr>
          <w:i/>
          <w:lang w:val="en-US"/>
        </w:rPr>
        <w:t xml:space="preserve"> English. Learning English with video is way better than learning using books.</w:t>
      </w:r>
    </w:p>
    <w:p w14:paraId="4CE11B13" w14:textId="77777777" w:rsidR="0048662E" w:rsidRPr="000F0C4C" w:rsidRDefault="0048662E" w:rsidP="0048662E">
      <w:pPr>
        <w:pStyle w:val="NormalWeb"/>
        <w:numPr>
          <w:ilvl w:val="0"/>
          <w:numId w:val="30"/>
        </w:numPr>
        <w:tabs>
          <w:tab w:val="left" w:pos="450"/>
        </w:tabs>
        <w:spacing w:line="360" w:lineRule="auto"/>
        <w:ind w:left="450" w:hanging="450"/>
        <w:jc w:val="both"/>
      </w:pPr>
      <w:r w:rsidRPr="000F0C4C">
        <w:t>Do you realize your weakness in speaking English from this project video?</w:t>
      </w:r>
    </w:p>
    <w:p w14:paraId="72D88470" w14:textId="77777777" w:rsidR="0048662E" w:rsidRPr="000F0C4C" w:rsidRDefault="0048662E" w:rsidP="0048662E">
      <w:pPr>
        <w:pStyle w:val="NormalWeb"/>
        <w:tabs>
          <w:tab w:val="left" w:pos="450"/>
        </w:tabs>
        <w:spacing w:line="360" w:lineRule="auto"/>
        <w:ind w:left="450"/>
        <w:jc w:val="both"/>
        <w:rPr>
          <w:i/>
          <w:lang w:val="en-US"/>
        </w:rPr>
      </w:pPr>
      <w:r w:rsidRPr="000F0C4C">
        <w:rPr>
          <w:i/>
          <w:lang w:val="en-US"/>
        </w:rPr>
        <w:t>“Yes, I realize”</w:t>
      </w:r>
    </w:p>
    <w:p w14:paraId="775DA309" w14:textId="77777777" w:rsidR="0048662E" w:rsidRPr="000F0C4C" w:rsidRDefault="0048662E" w:rsidP="0048662E">
      <w:pPr>
        <w:pStyle w:val="NormalWeb"/>
        <w:numPr>
          <w:ilvl w:val="0"/>
          <w:numId w:val="30"/>
        </w:numPr>
        <w:tabs>
          <w:tab w:val="left" w:pos="450"/>
        </w:tabs>
        <w:spacing w:line="360" w:lineRule="auto"/>
        <w:ind w:left="450" w:hanging="450"/>
        <w:jc w:val="both"/>
      </w:pPr>
      <w:r w:rsidRPr="000F0C4C">
        <w:t>What do you think about the video</w:t>
      </w:r>
      <w:r w:rsidRPr="000F0C4C">
        <w:rPr>
          <w:lang w:val="en-US"/>
        </w:rPr>
        <w:t xml:space="preserve"> project</w:t>
      </w:r>
      <w:r w:rsidRPr="000F0C4C">
        <w:t xml:space="preserve"> being applied to the speaking class?</w:t>
      </w:r>
    </w:p>
    <w:p w14:paraId="5E449544" w14:textId="77777777" w:rsidR="0048662E" w:rsidRPr="000F0C4C" w:rsidRDefault="0048662E" w:rsidP="0048662E">
      <w:pPr>
        <w:pStyle w:val="NormalWeb"/>
        <w:tabs>
          <w:tab w:val="left" w:pos="450"/>
        </w:tabs>
        <w:spacing w:line="360" w:lineRule="auto"/>
        <w:ind w:left="450"/>
        <w:jc w:val="both"/>
        <w:rPr>
          <w:i/>
          <w:lang w:val="en-US"/>
        </w:rPr>
      </w:pPr>
      <w:r w:rsidRPr="000F0C4C">
        <w:rPr>
          <w:i/>
          <w:lang w:val="en-US"/>
        </w:rPr>
        <w:t>“In my opinion, video assignments that are applied in speaking classes really help the teaching staff in achieving learning effectiveness, especially in subjects where the majorities are practical. Maximizing the achievement of learning objectives in a short time”</w:t>
      </w:r>
    </w:p>
    <w:p w14:paraId="081F3B6E" w14:textId="77777777" w:rsidR="0048662E" w:rsidRPr="000F0C4C" w:rsidRDefault="0048662E" w:rsidP="0048662E">
      <w:pPr>
        <w:pStyle w:val="NormalWeb"/>
        <w:numPr>
          <w:ilvl w:val="0"/>
          <w:numId w:val="30"/>
        </w:numPr>
        <w:tabs>
          <w:tab w:val="left" w:pos="450"/>
        </w:tabs>
        <w:spacing w:line="360" w:lineRule="auto"/>
        <w:ind w:left="450" w:hanging="450"/>
        <w:jc w:val="both"/>
      </w:pPr>
      <w:r w:rsidRPr="000F0C4C">
        <w:t>What are your suggestions for using video projects to improve English speaking skills?</w:t>
      </w:r>
    </w:p>
    <w:p w14:paraId="3137A9C1" w14:textId="77777777" w:rsidR="0048662E" w:rsidRPr="000F0C4C" w:rsidRDefault="0048662E" w:rsidP="0048662E">
      <w:pPr>
        <w:spacing w:line="360" w:lineRule="auto"/>
        <w:ind w:left="450"/>
        <w:jc w:val="both"/>
        <w:rPr>
          <w:i/>
        </w:rPr>
      </w:pPr>
      <w:r w:rsidRPr="000F0C4C">
        <w:rPr>
          <w:i/>
        </w:rPr>
        <w:t>“Practice more speaking and listening in English”</w:t>
      </w:r>
    </w:p>
    <w:p w14:paraId="3F780CD5" w14:textId="77777777" w:rsidR="0048662E" w:rsidRPr="000F0C4C" w:rsidRDefault="0048662E" w:rsidP="0048662E">
      <w:pPr>
        <w:spacing w:after="200" w:line="276" w:lineRule="auto"/>
      </w:pPr>
      <w:r w:rsidRPr="000F0C4C">
        <w:br w:type="page"/>
      </w:r>
    </w:p>
    <w:p w14:paraId="7B91184C" w14:textId="77777777" w:rsidR="0048662E" w:rsidRPr="000F0C4C" w:rsidRDefault="0048662E" w:rsidP="0048662E">
      <w:pPr>
        <w:tabs>
          <w:tab w:val="left" w:pos="3030"/>
        </w:tabs>
        <w:rPr>
          <w:b/>
        </w:rPr>
      </w:pPr>
      <w:r w:rsidRPr="000F0C4C">
        <w:rPr>
          <w:b/>
        </w:rPr>
        <w:lastRenderedPageBreak/>
        <w:t>(Interview 6)</w:t>
      </w:r>
    </w:p>
    <w:p w14:paraId="085E2269" w14:textId="77777777" w:rsidR="0048662E" w:rsidRPr="000F0C4C" w:rsidRDefault="0048662E" w:rsidP="0048662E">
      <w:pPr>
        <w:spacing w:line="360" w:lineRule="auto"/>
      </w:pPr>
    </w:p>
    <w:p w14:paraId="1E5AC0EE" w14:textId="77777777" w:rsidR="0048662E" w:rsidRPr="000F0C4C" w:rsidRDefault="0048662E" w:rsidP="0048662E">
      <w:pPr>
        <w:pStyle w:val="NormalWeb"/>
        <w:numPr>
          <w:ilvl w:val="0"/>
          <w:numId w:val="31"/>
        </w:numPr>
        <w:tabs>
          <w:tab w:val="left" w:pos="450"/>
        </w:tabs>
        <w:spacing w:line="360" w:lineRule="auto"/>
        <w:ind w:hanging="720"/>
        <w:jc w:val="both"/>
      </w:pPr>
      <w:r w:rsidRPr="000F0C4C">
        <w:t>What benefits do you get from learning English using video projects?</w:t>
      </w:r>
    </w:p>
    <w:p w14:paraId="1AA83970" w14:textId="77777777" w:rsidR="0048662E" w:rsidRPr="000F0C4C" w:rsidRDefault="0048662E" w:rsidP="0048662E">
      <w:pPr>
        <w:pStyle w:val="NormalWeb"/>
        <w:tabs>
          <w:tab w:val="left" w:pos="450"/>
        </w:tabs>
        <w:spacing w:line="360" w:lineRule="auto"/>
        <w:ind w:left="720" w:hanging="720"/>
        <w:jc w:val="both"/>
        <w:rPr>
          <w:i/>
          <w:lang w:val="en-US"/>
        </w:rPr>
      </w:pPr>
      <w:r w:rsidRPr="000F0C4C">
        <w:rPr>
          <w:lang w:val="en-US"/>
        </w:rPr>
        <w:tab/>
      </w:r>
      <w:r w:rsidRPr="000F0C4C">
        <w:rPr>
          <w:i/>
          <w:lang w:val="en-US"/>
        </w:rPr>
        <w:t xml:space="preserve">“I think the benefit is I can improve my intonations, my </w:t>
      </w:r>
      <w:proofErr w:type="gramStart"/>
      <w:r w:rsidRPr="000F0C4C">
        <w:rPr>
          <w:i/>
          <w:lang w:val="en-US"/>
        </w:rPr>
        <w:t>grammar</w:t>
      </w:r>
      <w:proofErr w:type="gramEnd"/>
      <w:r w:rsidRPr="000F0C4C">
        <w:rPr>
          <w:i/>
          <w:lang w:val="en-US"/>
        </w:rPr>
        <w:t xml:space="preserve"> and phrases. And I also can learn much new word”</w:t>
      </w:r>
    </w:p>
    <w:p w14:paraId="42B04266" w14:textId="77777777" w:rsidR="0048662E" w:rsidRPr="000F0C4C" w:rsidRDefault="0048662E" w:rsidP="0048662E">
      <w:pPr>
        <w:pStyle w:val="NormalWeb"/>
        <w:numPr>
          <w:ilvl w:val="0"/>
          <w:numId w:val="31"/>
        </w:numPr>
        <w:tabs>
          <w:tab w:val="left" w:pos="450"/>
        </w:tabs>
        <w:spacing w:line="360" w:lineRule="auto"/>
        <w:ind w:hanging="720"/>
        <w:jc w:val="both"/>
      </w:pPr>
      <w:r w:rsidRPr="000F0C4C">
        <w:t>Do you realize your weakness in speaking English from this project video?</w:t>
      </w:r>
    </w:p>
    <w:p w14:paraId="7EF00C2E" w14:textId="77777777" w:rsidR="0048662E" w:rsidRPr="000F0C4C" w:rsidRDefault="0048662E" w:rsidP="0048662E">
      <w:pPr>
        <w:pStyle w:val="NormalWeb"/>
        <w:tabs>
          <w:tab w:val="left" w:pos="450"/>
        </w:tabs>
        <w:spacing w:line="360" w:lineRule="auto"/>
        <w:jc w:val="both"/>
        <w:rPr>
          <w:i/>
          <w:lang w:val="en-US"/>
        </w:rPr>
      </w:pPr>
      <w:r w:rsidRPr="000F0C4C">
        <w:rPr>
          <w:lang w:val="en-US"/>
        </w:rPr>
        <w:tab/>
      </w:r>
      <w:r w:rsidRPr="000F0C4C">
        <w:rPr>
          <w:i/>
          <w:lang w:val="en-US"/>
        </w:rPr>
        <w:t>“</w:t>
      </w:r>
      <w:proofErr w:type="gramStart"/>
      <w:r w:rsidRPr="000F0C4C">
        <w:rPr>
          <w:i/>
          <w:lang w:val="en-US"/>
        </w:rPr>
        <w:t>Yes</w:t>
      </w:r>
      <w:proofErr w:type="gramEnd"/>
      <w:r w:rsidRPr="000F0C4C">
        <w:rPr>
          <w:i/>
          <w:lang w:val="en-US"/>
        </w:rPr>
        <w:t xml:space="preserve"> realized that my grammar, my intonations is not that accurate”</w:t>
      </w:r>
    </w:p>
    <w:p w14:paraId="5A104BB4" w14:textId="77777777" w:rsidR="0048662E" w:rsidRPr="000F0C4C" w:rsidRDefault="0048662E" w:rsidP="0048662E">
      <w:pPr>
        <w:pStyle w:val="NormalWeb"/>
        <w:numPr>
          <w:ilvl w:val="0"/>
          <w:numId w:val="31"/>
        </w:numPr>
        <w:tabs>
          <w:tab w:val="left" w:pos="450"/>
        </w:tabs>
        <w:spacing w:line="360" w:lineRule="auto"/>
        <w:ind w:left="450" w:hanging="450"/>
        <w:jc w:val="both"/>
      </w:pPr>
      <w:r w:rsidRPr="000F0C4C">
        <w:t>What do you think about the video</w:t>
      </w:r>
      <w:r w:rsidRPr="000F0C4C">
        <w:rPr>
          <w:lang w:val="en-US"/>
        </w:rPr>
        <w:t xml:space="preserve"> project</w:t>
      </w:r>
      <w:r w:rsidRPr="000F0C4C">
        <w:t xml:space="preserve"> being applied to the speaking class?</w:t>
      </w:r>
    </w:p>
    <w:p w14:paraId="3E351022" w14:textId="77777777" w:rsidR="0048662E" w:rsidRPr="000F0C4C" w:rsidRDefault="0048662E" w:rsidP="0048662E">
      <w:pPr>
        <w:pStyle w:val="NormalWeb"/>
        <w:tabs>
          <w:tab w:val="left" w:pos="450"/>
        </w:tabs>
        <w:spacing w:line="360" w:lineRule="auto"/>
        <w:ind w:left="450"/>
        <w:jc w:val="both"/>
        <w:rPr>
          <w:i/>
          <w:lang w:val="en-US"/>
        </w:rPr>
      </w:pPr>
      <w:r w:rsidRPr="000F0C4C">
        <w:rPr>
          <w:i/>
          <w:lang w:val="en-US"/>
        </w:rPr>
        <w:t>“I think it can help students improve their confident in speaking and providing them with change to practice in control environment like daily life”</w:t>
      </w:r>
    </w:p>
    <w:p w14:paraId="14B8B6BB" w14:textId="77777777" w:rsidR="0048662E" w:rsidRPr="000F0C4C" w:rsidRDefault="0048662E" w:rsidP="0048662E">
      <w:pPr>
        <w:pStyle w:val="NormalWeb"/>
        <w:numPr>
          <w:ilvl w:val="0"/>
          <w:numId w:val="31"/>
        </w:numPr>
        <w:tabs>
          <w:tab w:val="left" w:pos="450"/>
        </w:tabs>
        <w:spacing w:line="360" w:lineRule="auto"/>
        <w:ind w:left="450" w:hanging="450"/>
        <w:jc w:val="both"/>
      </w:pPr>
      <w:r w:rsidRPr="000F0C4C">
        <w:t>What are your suggestions for using video projects to improve English speaking skills?</w:t>
      </w:r>
    </w:p>
    <w:p w14:paraId="0D46D743" w14:textId="77777777" w:rsidR="0048662E" w:rsidRPr="000F0C4C" w:rsidRDefault="0048662E" w:rsidP="0048662E">
      <w:pPr>
        <w:spacing w:line="360" w:lineRule="auto"/>
        <w:ind w:left="450"/>
        <w:rPr>
          <w:i/>
        </w:rPr>
      </w:pPr>
      <w:r w:rsidRPr="000F0C4C">
        <w:rPr>
          <w:i/>
        </w:rPr>
        <w:t>“I think video project can stimulated by real life speaking so student can practice in situation there are likely like in daily types”</w:t>
      </w:r>
    </w:p>
    <w:p w14:paraId="71BCE913" w14:textId="77777777" w:rsidR="0048662E" w:rsidRPr="000F0C4C" w:rsidRDefault="0048662E" w:rsidP="0048662E">
      <w:pPr>
        <w:spacing w:after="200" w:line="276" w:lineRule="auto"/>
        <w:rPr>
          <w:i/>
        </w:rPr>
      </w:pPr>
      <w:r w:rsidRPr="000F0C4C">
        <w:rPr>
          <w:i/>
        </w:rPr>
        <w:br w:type="page"/>
      </w:r>
    </w:p>
    <w:p w14:paraId="77465F88" w14:textId="77777777" w:rsidR="0048662E" w:rsidRPr="000F0C4C" w:rsidRDefault="0048662E" w:rsidP="0048662E">
      <w:pPr>
        <w:spacing w:line="360" w:lineRule="auto"/>
        <w:rPr>
          <w:b/>
        </w:rPr>
      </w:pPr>
      <w:r w:rsidRPr="000F0C4C">
        <w:rPr>
          <w:b/>
        </w:rPr>
        <w:lastRenderedPageBreak/>
        <w:t>Appendix 3: Sample of The Questionnaires</w:t>
      </w:r>
    </w:p>
    <w:p w14:paraId="61CBD852" w14:textId="77777777" w:rsidR="0048662E" w:rsidRPr="000F0C4C" w:rsidRDefault="0048662E" w:rsidP="0048662E">
      <w:pPr>
        <w:spacing w:line="360" w:lineRule="auto"/>
        <w:ind w:left="450"/>
        <w:rPr>
          <w:b/>
        </w:rPr>
      </w:pPr>
      <w:r w:rsidRPr="000F0C4C">
        <w:rPr>
          <w:noProof/>
        </w:rPr>
        <w:drawing>
          <wp:anchor distT="0" distB="0" distL="114300" distR="114300" simplePos="0" relativeHeight="251659264" behindDoc="1" locked="0" layoutInCell="1" allowOverlap="1" wp14:anchorId="40F78022" wp14:editId="71FB6FB7">
            <wp:simplePos x="0" y="0"/>
            <wp:positionH relativeFrom="column">
              <wp:posOffset>2506345</wp:posOffset>
            </wp:positionH>
            <wp:positionV relativeFrom="paragraph">
              <wp:posOffset>252095</wp:posOffset>
            </wp:positionV>
            <wp:extent cx="2393950" cy="3720465"/>
            <wp:effectExtent l="0" t="0" r="6350" b="0"/>
            <wp:wrapTight wrapText="bothSides">
              <wp:wrapPolygon edited="0">
                <wp:start x="0" y="0"/>
                <wp:lineTo x="0" y="21456"/>
                <wp:lineTo x="21485" y="21456"/>
                <wp:lineTo x="21485"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6 at 19.17.39.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3950" cy="3720465"/>
                    </a:xfrm>
                    <a:prstGeom prst="rect">
                      <a:avLst/>
                    </a:prstGeom>
                  </pic:spPr>
                </pic:pic>
              </a:graphicData>
            </a:graphic>
            <wp14:sizeRelH relativeFrom="page">
              <wp14:pctWidth>0</wp14:pctWidth>
            </wp14:sizeRelH>
            <wp14:sizeRelV relativeFrom="page">
              <wp14:pctHeight>0</wp14:pctHeight>
            </wp14:sizeRelV>
          </wp:anchor>
        </w:drawing>
      </w:r>
      <w:r w:rsidRPr="000F0C4C">
        <w:rPr>
          <w:noProof/>
        </w:rPr>
        <w:drawing>
          <wp:anchor distT="0" distB="0" distL="114300" distR="114300" simplePos="0" relativeHeight="251660288" behindDoc="1" locked="0" layoutInCell="1" allowOverlap="1" wp14:anchorId="55F9B7BD" wp14:editId="680ABC07">
            <wp:simplePos x="0" y="0"/>
            <wp:positionH relativeFrom="column">
              <wp:posOffset>-3810</wp:posOffset>
            </wp:positionH>
            <wp:positionV relativeFrom="paragraph">
              <wp:posOffset>255905</wp:posOffset>
            </wp:positionV>
            <wp:extent cx="2291715" cy="4429125"/>
            <wp:effectExtent l="0" t="0" r="0" b="9525"/>
            <wp:wrapTight wrapText="bothSides">
              <wp:wrapPolygon edited="0">
                <wp:start x="0" y="0"/>
                <wp:lineTo x="0" y="21554"/>
                <wp:lineTo x="21367" y="21554"/>
                <wp:lineTo x="21367"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6 at 19.15.24.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91715" cy="4429125"/>
                    </a:xfrm>
                    <a:prstGeom prst="rect">
                      <a:avLst/>
                    </a:prstGeom>
                  </pic:spPr>
                </pic:pic>
              </a:graphicData>
            </a:graphic>
            <wp14:sizeRelH relativeFrom="page">
              <wp14:pctWidth>0</wp14:pctWidth>
            </wp14:sizeRelH>
            <wp14:sizeRelV relativeFrom="page">
              <wp14:pctHeight>0</wp14:pctHeight>
            </wp14:sizeRelV>
          </wp:anchor>
        </w:drawing>
      </w:r>
    </w:p>
    <w:p w14:paraId="64369BA0" w14:textId="77777777" w:rsidR="0048662E" w:rsidRPr="000F0C4C" w:rsidRDefault="0048662E" w:rsidP="0048662E">
      <w:pPr>
        <w:spacing w:after="200" w:line="276" w:lineRule="auto"/>
      </w:pPr>
      <w:r w:rsidRPr="000F0C4C">
        <w:br w:type="page"/>
      </w:r>
    </w:p>
    <w:p w14:paraId="1DFD412A" w14:textId="77777777" w:rsidR="0048662E" w:rsidRPr="000F0C4C" w:rsidRDefault="0048662E" w:rsidP="0048662E">
      <w:pPr>
        <w:spacing w:line="360" w:lineRule="auto"/>
        <w:rPr>
          <w:b/>
        </w:rPr>
      </w:pPr>
      <w:r w:rsidRPr="000F0C4C">
        <w:rPr>
          <w:b/>
        </w:rPr>
        <w:lastRenderedPageBreak/>
        <w:t xml:space="preserve">Appendix 4: Links of Students’ Video Project </w:t>
      </w:r>
    </w:p>
    <w:p w14:paraId="17B99B49" w14:textId="77777777" w:rsidR="0048662E" w:rsidRPr="000F0C4C" w:rsidRDefault="0048662E" w:rsidP="0048662E">
      <w:pPr>
        <w:spacing w:line="360" w:lineRule="auto"/>
        <w:rPr>
          <w:b/>
        </w:rPr>
      </w:pPr>
    </w:p>
    <w:p w14:paraId="46870DBF" w14:textId="77777777" w:rsidR="0048662E" w:rsidRPr="000F0C4C" w:rsidRDefault="0048662E" w:rsidP="0048662E">
      <w:pPr>
        <w:spacing w:line="360" w:lineRule="auto"/>
      </w:pPr>
      <w:r w:rsidRPr="000F0C4C">
        <w:t>Link Video Project Class A:</w:t>
      </w:r>
    </w:p>
    <w:p w14:paraId="46272424" w14:textId="77777777" w:rsidR="0048662E" w:rsidRPr="000F0C4C" w:rsidRDefault="0048662E" w:rsidP="0048662E">
      <w:pPr>
        <w:pStyle w:val="ListParagraph"/>
        <w:numPr>
          <w:ilvl w:val="0"/>
          <w:numId w:val="36"/>
        </w:numPr>
        <w:spacing w:line="360" w:lineRule="auto"/>
      </w:pPr>
      <w:hyperlink r:id="rId10" w:history="1">
        <w:r w:rsidRPr="000F0C4C">
          <w:rPr>
            <w:rStyle w:val="Hyperlink"/>
          </w:rPr>
          <w:t>https://drive.google.com/drive/folders/1yco8OeYhMy6Xz6SoYxHeQfTu24mJ_gFJ</w:t>
        </w:r>
      </w:hyperlink>
      <w:r w:rsidRPr="000F0C4C">
        <w:t xml:space="preserve"> </w:t>
      </w:r>
    </w:p>
    <w:p w14:paraId="66A2450E" w14:textId="77777777" w:rsidR="0048662E" w:rsidRPr="000F0C4C" w:rsidRDefault="0048662E" w:rsidP="0048662E">
      <w:pPr>
        <w:pStyle w:val="ListParagraph"/>
        <w:numPr>
          <w:ilvl w:val="0"/>
          <w:numId w:val="36"/>
        </w:numPr>
        <w:spacing w:line="360" w:lineRule="auto"/>
      </w:pPr>
      <w:hyperlink r:id="rId11" w:history="1">
        <w:r w:rsidRPr="000F0C4C">
          <w:rPr>
            <w:rStyle w:val="Hyperlink"/>
          </w:rPr>
          <w:t>https://drive.google.com/drive/folders/1Ys5QgTel_XpNgntY_2MOr4Q6W1oVQASe</w:t>
        </w:r>
      </w:hyperlink>
      <w:r w:rsidRPr="000F0C4C">
        <w:t xml:space="preserve"> </w:t>
      </w:r>
    </w:p>
    <w:p w14:paraId="7A400AF7" w14:textId="77777777" w:rsidR="0048662E" w:rsidRPr="000F0C4C" w:rsidRDefault="0048662E" w:rsidP="0048662E">
      <w:pPr>
        <w:spacing w:line="360" w:lineRule="auto"/>
      </w:pPr>
      <w:r w:rsidRPr="000F0C4C">
        <w:t>Link Video Projects Class B:</w:t>
      </w:r>
    </w:p>
    <w:p w14:paraId="05F1A09E" w14:textId="77777777" w:rsidR="0048662E" w:rsidRPr="000F0C4C" w:rsidRDefault="0048662E" w:rsidP="0048662E">
      <w:pPr>
        <w:pStyle w:val="ListParagraph"/>
        <w:numPr>
          <w:ilvl w:val="0"/>
          <w:numId w:val="36"/>
        </w:numPr>
        <w:spacing w:line="360" w:lineRule="auto"/>
      </w:pPr>
      <w:hyperlink r:id="rId12" w:history="1">
        <w:r w:rsidRPr="000F0C4C">
          <w:rPr>
            <w:rStyle w:val="Hyperlink"/>
          </w:rPr>
          <w:t>https://drive.google.com/drive/folders/1MYZyFQZFHH6mRspPvOQlB3aKM4OqH0hE</w:t>
        </w:r>
      </w:hyperlink>
      <w:r w:rsidRPr="000F0C4C">
        <w:t xml:space="preserve"> </w:t>
      </w:r>
    </w:p>
    <w:p w14:paraId="21AB7CAE" w14:textId="77777777" w:rsidR="0048662E" w:rsidRPr="000F0C4C" w:rsidRDefault="0048662E" w:rsidP="0048662E">
      <w:pPr>
        <w:pStyle w:val="ListParagraph"/>
        <w:numPr>
          <w:ilvl w:val="0"/>
          <w:numId w:val="36"/>
        </w:numPr>
        <w:spacing w:line="360" w:lineRule="auto"/>
      </w:pPr>
      <w:hyperlink r:id="rId13" w:history="1">
        <w:r w:rsidRPr="000F0C4C">
          <w:rPr>
            <w:rStyle w:val="Hyperlink"/>
          </w:rPr>
          <w:t>https://drive.google.com/drive/folders/1Z8WCd7l28aXXdrR1hTPg1o0v_oCVpe_L</w:t>
        </w:r>
      </w:hyperlink>
      <w:r w:rsidRPr="000F0C4C">
        <w:t xml:space="preserve"> </w:t>
      </w:r>
    </w:p>
    <w:p w14:paraId="4ADAEA4A" w14:textId="77777777" w:rsidR="0048662E" w:rsidRPr="000F0C4C" w:rsidRDefault="0048662E" w:rsidP="0048662E">
      <w:pPr>
        <w:spacing w:line="360" w:lineRule="auto"/>
      </w:pPr>
      <w:r w:rsidRPr="000F0C4C">
        <w:t xml:space="preserve"> </w:t>
      </w:r>
    </w:p>
    <w:p w14:paraId="4B5AF2DF" w14:textId="77777777" w:rsidR="0048662E" w:rsidRPr="000F0C4C" w:rsidRDefault="0048662E" w:rsidP="0048662E">
      <w:pPr>
        <w:spacing w:after="200" w:line="276" w:lineRule="auto"/>
      </w:pPr>
      <w:r w:rsidRPr="000F0C4C">
        <w:br w:type="page"/>
      </w:r>
    </w:p>
    <w:p w14:paraId="7B24349E" w14:textId="77777777" w:rsidR="0048662E" w:rsidRPr="000F0C4C" w:rsidRDefault="0048662E" w:rsidP="0048662E">
      <w:pPr>
        <w:spacing w:line="360" w:lineRule="auto"/>
        <w:rPr>
          <w:b/>
        </w:rPr>
      </w:pPr>
      <w:r w:rsidRPr="000F0C4C">
        <w:rPr>
          <w:b/>
        </w:rPr>
        <w:lastRenderedPageBreak/>
        <w:t>Appendix 5: Picture Documentation</w:t>
      </w:r>
    </w:p>
    <w:p w14:paraId="370388E9" w14:textId="77777777" w:rsidR="0048662E" w:rsidRPr="000F0C4C" w:rsidRDefault="0048662E" w:rsidP="0048662E">
      <w:pPr>
        <w:spacing w:line="360" w:lineRule="auto"/>
        <w:rPr>
          <w:b/>
        </w:rPr>
      </w:pPr>
    </w:p>
    <w:p w14:paraId="1DA821B2" w14:textId="77777777" w:rsidR="0048662E" w:rsidRDefault="0048662E" w:rsidP="0048662E">
      <w:pPr>
        <w:spacing w:line="360" w:lineRule="auto"/>
        <w:rPr>
          <w:b/>
        </w:rPr>
      </w:pPr>
      <w:r w:rsidRPr="000F0C4C">
        <w:rPr>
          <w:b/>
          <w:noProof/>
        </w:rPr>
        <w:drawing>
          <wp:inline distT="0" distB="0" distL="0" distR="0" wp14:anchorId="7EDC47BC" wp14:editId="63B8E66A">
            <wp:extent cx="3989717" cy="224443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6 at 19.10.15 (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93566" cy="2246601"/>
                    </a:xfrm>
                    <a:prstGeom prst="rect">
                      <a:avLst/>
                    </a:prstGeom>
                  </pic:spPr>
                </pic:pic>
              </a:graphicData>
            </a:graphic>
          </wp:inline>
        </w:drawing>
      </w:r>
      <w:r w:rsidRPr="000F0C4C">
        <w:rPr>
          <w:b/>
        </w:rPr>
        <w:br/>
      </w:r>
      <w:r w:rsidRPr="000F0C4C">
        <w:rPr>
          <w:b/>
          <w:noProof/>
        </w:rPr>
        <w:drawing>
          <wp:inline distT="0" distB="0" distL="0" distR="0" wp14:anchorId="476C58BC" wp14:editId="2294F12D">
            <wp:extent cx="3990109" cy="224465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6 at 19.10.15.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93958" cy="2246822"/>
                    </a:xfrm>
                    <a:prstGeom prst="rect">
                      <a:avLst/>
                    </a:prstGeom>
                  </pic:spPr>
                </pic:pic>
              </a:graphicData>
            </a:graphic>
          </wp:inline>
        </w:drawing>
      </w:r>
      <w:r w:rsidRPr="000F0C4C">
        <w:rPr>
          <w:b/>
        </w:rPr>
        <w:br/>
      </w:r>
      <w:r w:rsidRPr="000F0C4C">
        <w:rPr>
          <w:b/>
          <w:noProof/>
        </w:rPr>
        <w:drawing>
          <wp:inline distT="0" distB="0" distL="0" distR="0" wp14:anchorId="46F50CC3" wp14:editId="41F75E45">
            <wp:extent cx="3990109" cy="22491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6 at 19.11.14.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94027" cy="2251389"/>
                    </a:xfrm>
                    <a:prstGeom prst="rect">
                      <a:avLst/>
                    </a:prstGeom>
                  </pic:spPr>
                </pic:pic>
              </a:graphicData>
            </a:graphic>
          </wp:inline>
        </w:drawing>
      </w:r>
    </w:p>
    <w:p w14:paraId="56217557" w14:textId="77777777" w:rsidR="0048662E" w:rsidRDefault="0048662E" w:rsidP="0048662E">
      <w:pPr>
        <w:spacing w:line="360" w:lineRule="auto"/>
      </w:pPr>
      <w:r>
        <w:br w:type="page"/>
      </w:r>
    </w:p>
    <w:p w14:paraId="5C9F75FA" w14:textId="77777777" w:rsidR="0048662E" w:rsidRDefault="0048662E" w:rsidP="0048662E">
      <w:pPr>
        <w:spacing w:line="360" w:lineRule="auto"/>
        <w:rPr>
          <w:b/>
          <w:bCs/>
        </w:rPr>
      </w:pPr>
      <w:r>
        <w:rPr>
          <w:b/>
          <w:bCs/>
        </w:rPr>
        <w:lastRenderedPageBreak/>
        <w:t xml:space="preserve">Appendix 6: Surat </w:t>
      </w:r>
      <w:proofErr w:type="spellStart"/>
      <w:r>
        <w:rPr>
          <w:b/>
          <w:bCs/>
        </w:rPr>
        <w:t>Bebas</w:t>
      </w:r>
      <w:proofErr w:type="spellEnd"/>
      <w:r>
        <w:rPr>
          <w:b/>
          <w:bCs/>
        </w:rPr>
        <w:t xml:space="preserve"> </w:t>
      </w:r>
      <w:proofErr w:type="spellStart"/>
      <w:r>
        <w:rPr>
          <w:b/>
          <w:bCs/>
        </w:rPr>
        <w:t>Plagiarisme</w:t>
      </w:r>
      <w:proofErr w:type="spellEnd"/>
    </w:p>
    <w:p w14:paraId="6C7DDCD2" w14:textId="77777777" w:rsidR="0048662E" w:rsidRDefault="0048662E" w:rsidP="0048662E">
      <w:pPr>
        <w:spacing w:line="360" w:lineRule="auto"/>
        <w:rPr>
          <w:b/>
          <w:bCs/>
        </w:rPr>
      </w:pPr>
      <w:r>
        <w:rPr>
          <w:b/>
          <w:bCs/>
          <w:noProof/>
        </w:rPr>
        <w:drawing>
          <wp:inline distT="0" distB="0" distL="0" distR="0" wp14:anchorId="49E85734" wp14:editId="7166536F">
            <wp:extent cx="5306368" cy="7283303"/>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809_113038_001.jpg"/>
                    <pic:cNvPicPr/>
                  </pic:nvPicPr>
                  <pic:blipFill>
                    <a:blip r:embed="rId17">
                      <a:extLst>
                        <a:ext uri="{BEBA8EAE-BF5A-486C-A8C5-ECC9F3942E4B}">
                          <a14:imgProps xmlns:a14="http://schemas.microsoft.com/office/drawing/2010/main">
                            <a14:imgLayer r:embed="rId18">
                              <a14:imgEffect>
                                <a14:colorTemperature colorTemp="47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306539" cy="7283537"/>
                    </a:xfrm>
                    <a:prstGeom prst="rect">
                      <a:avLst/>
                    </a:prstGeom>
                  </pic:spPr>
                </pic:pic>
              </a:graphicData>
            </a:graphic>
          </wp:inline>
        </w:drawing>
      </w:r>
      <w:r>
        <w:rPr>
          <w:b/>
          <w:bCs/>
        </w:rPr>
        <w:br w:type="page"/>
      </w:r>
    </w:p>
    <w:p w14:paraId="338D5ECC" w14:textId="77777777" w:rsidR="0048662E" w:rsidRDefault="0048662E" w:rsidP="0048662E">
      <w:pPr>
        <w:spacing w:line="360" w:lineRule="auto"/>
        <w:rPr>
          <w:b/>
          <w:bCs/>
        </w:rPr>
      </w:pPr>
      <w:r>
        <w:rPr>
          <w:b/>
          <w:bCs/>
        </w:rPr>
        <w:lastRenderedPageBreak/>
        <w:t xml:space="preserve">Appendix 7: Berita Acara </w:t>
      </w:r>
      <w:proofErr w:type="spellStart"/>
      <w:r>
        <w:rPr>
          <w:b/>
          <w:bCs/>
        </w:rPr>
        <w:t>Ujian</w:t>
      </w:r>
      <w:proofErr w:type="spellEnd"/>
      <w:r>
        <w:rPr>
          <w:b/>
          <w:bCs/>
        </w:rPr>
        <w:t xml:space="preserve"> </w:t>
      </w:r>
      <w:proofErr w:type="spellStart"/>
      <w:r>
        <w:rPr>
          <w:b/>
          <w:bCs/>
        </w:rPr>
        <w:t>Skripsi</w:t>
      </w:r>
      <w:proofErr w:type="spellEnd"/>
    </w:p>
    <w:p w14:paraId="517A9159" w14:textId="77777777" w:rsidR="0048662E" w:rsidRDefault="0048662E" w:rsidP="0048662E">
      <w:pPr>
        <w:spacing w:line="360" w:lineRule="auto"/>
        <w:rPr>
          <w:b/>
          <w:bCs/>
        </w:rPr>
      </w:pPr>
      <w:r>
        <w:rPr>
          <w:b/>
          <w:bCs/>
          <w:noProof/>
        </w:rPr>
        <w:drawing>
          <wp:inline distT="0" distB="0" distL="0" distR="0" wp14:anchorId="7D9BB897" wp14:editId="5A056F04">
            <wp:extent cx="4627214" cy="7687532"/>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811_102107.jpg"/>
                    <pic:cNvPicPr/>
                  </pic:nvPicPr>
                  <pic:blipFill>
                    <a:blip r:embed="rId19">
                      <a:extLst>
                        <a:ext uri="{28A0092B-C50C-407E-A947-70E740481C1C}">
                          <a14:useLocalDpi xmlns:a14="http://schemas.microsoft.com/office/drawing/2010/main" val="0"/>
                        </a:ext>
                      </a:extLst>
                    </a:blip>
                    <a:stretch>
                      <a:fillRect/>
                    </a:stretch>
                  </pic:blipFill>
                  <pic:spPr>
                    <a:xfrm>
                      <a:off x="0" y="0"/>
                      <a:ext cx="4629735" cy="7691720"/>
                    </a:xfrm>
                    <a:prstGeom prst="rect">
                      <a:avLst/>
                    </a:prstGeom>
                  </pic:spPr>
                </pic:pic>
              </a:graphicData>
            </a:graphic>
          </wp:inline>
        </w:drawing>
      </w:r>
      <w:r>
        <w:rPr>
          <w:b/>
          <w:bCs/>
        </w:rPr>
        <w:br w:type="page"/>
      </w:r>
    </w:p>
    <w:p w14:paraId="6626E9FB" w14:textId="77777777" w:rsidR="0048662E" w:rsidRDefault="0048662E" w:rsidP="0048662E">
      <w:pPr>
        <w:spacing w:line="360" w:lineRule="auto"/>
        <w:rPr>
          <w:b/>
          <w:bCs/>
        </w:rPr>
      </w:pPr>
      <w:r>
        <w:rPr>
          <w:b/>
          <w:bCs/>
        </w:rPr>
        <w:lastRenderedPageBreak/>
        <w:t xml:space="preserve">Appendix 8: Berita Acara </w:t>
      </w:r>
      <w:proofErr w:type="spellStart"/>
      <w:r>
        <w:rPr>
          <w:b/>
          <w:bCs/>
        </w:rPr>
        <w:t>Bimbingan</w:t>
      </w:r>
      <w:proofErr w:type="spellEnd"/>
    </w:p>
    <w:p w14:paraId="5C23B488" w14:textId="3481B37C" w:rsidR="00873711" w:rsidRPr="0048662E" w:rsidRDefault="0048662E" w:rsidP="0048662E">
      <w:pPr>
        <w:spacing w:line="360" w:lineRule="auto"/>
      </w:pPr>
      <w:r>
        <w:rPr>
          <w:b/>
          <w:bCs/>
          <w:noProof/>
        </w:rPr>
        <w:drawing>
          <wp:inline distT="0" distB="0" distL="0" distR="0" wp14:anchorId="1D80D787" wp14:editId="72D91F2C">
            <wp:extent cx="4554925" cy="78945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811_102151.jpg"/>
                    <pic:cNvPicPr/>
                  </pic:nvPicPr>
                  <pic:blipFill>
                    <a:blip r:embed="rId20">
                      <a:extLst>
                        <a:ext uri="{28A0092B-C50C-407E-A947-70E740481C1C}">
                          <a14:useLocalDpi xmlns:a14="http://schemas.microsoft.com/office/drawing/2010/main" val="0"/>
                        </a:ext>
                      </a:extLst>
                    </a:blip>
                    <a:stretch>
                      <a:fillRect/>
                    </a:stretch>
                  </pic:blipFill>
                  <pic:spPr>
                    <a:xfrm>
                      <a:off x="0" y="0"/>
                      <a:ext cx="4553013" cy="7891276"/>
                    </a:xfrm>
                    <a:prstGeom prst="rect">
                      <a:avLst/>
                    </a:prstGeom>
                  </pic:spPr>
                </pic:pic>
              </a:graphicData>
            </a:graphic>
          </wp:inline>
        </w:drawing>
      </w:r>
    </w:p>
    <w:sectPr w:rsidR="00873711" w:rsidRPr="0048662E" w:rsidSect="00873711">
      <w:footerReference w:type="default" r:id="rId21"/>
      <w:pgSz w:w="11906" w:h="16838" w:code="9"/>
      <w:pgMar w:top="2268" w:right="1701" w:bottom="1701" w:left="2268" w:header="706" w:footer="706" w:gutter="0"/>
      <w:pgNumType w:start="5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13108" w14:textId="77777777" w:rsidR="00A56E5C" w:rsidRDefault="00A56E5C">
      <w:r>
        <w:separator/>
      </w:r>
    </w:p>
  </w:endnote>
  <w:endnote w:type="continuationSeparator" w:id="0">
    <w:p w14:paraId="2C0ABA1B" w14:textId="77777777" w:rsidR="00A56E5C" w:rsidRDefault="00A56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32C7D" w14:textId="77777777" w:rsidR="00635F1F" w:rsidRDefault="00635F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44825" w14:textId="77777777" w:rsidR="00A56E5C" w:rsidRDefault="00A56E5C">
      <w:r>
        <w:separator/>
      </w:r>
    </w:p>
  </w:footnote>
  <w:footnote w:type="continuationSeparator" w:id="0">
    <w:p w14:paraId="7CF485F8" w14:textId="77777777" w:rsidR="00A56E5C" w:rsidRDefault="00A56E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E498F"/>
    <w:multiLevelType w:val="hybridMultilevel"/>
    <w:tmpl w:val="0CDA8D56"/>
    <w:lvl w:ilvl="0" w:tplc="553A0BE8">
      <w:start w:val="1"/>
      <w:numFmt w:val="decimal"/>
      <w:lvlText w:val="%1."/>
      <w:lvlJc w:val="left"/>
      <w:pPr>
        <w:ind w:left="1080" w:hanging="360"/>
      </w:pPr>
      <w:rPr>
        <w:rFonts w:hint="default"/>
      </w:rPr>
    </w:lvl>
    <w:lvl w:ilvl="1" w:tplc="B1F0C82E">
      <w:start w:val="1"/>
      <w:numFmt w:val="decimal"/>
      <w:lvlText w:val="%2."/>
      <w:lvlJc w:val="left"/>
      <w:pPr>
        <w:ind w:left="1800" w:hanging="360"/>
      </w:pPr>
      <w:rPr>
        <w:rFonts w:hint="default"/>
        <w:b w:val="0"/>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F23FD1"/>
    <w:multiLevelType w:val="hybridMultilevel"/>
    <w:tmpl w:val="7A8A6C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1203A1"/>
    <w:multiLevelType w:val="hybridMultilevel"/>
    <w:tmpl w:val="D97E694C"/>
    <w:lvl w:ilvl="0" w:tplc="21A2B14E">
      <w:start w:val="1"/>
      <w:numFmt w:val="decimal"/>
      <w:lvlText w:val="3.%1"/>
      <w:lvlJc w:val="left"/>
      <w:pPr>
        <w:ind w:left="720" w:hanging="360"/>
      </w:pPr>
      <w:rPr>
        <w:rFonts w:hint="default"/>
      </w:rPr>
    </w:lvl>
    <w:lvl w:ilvl="1" w:tplc="06A09186">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3435A3"/>
    <w:multiLevelType w:val="hybridMultilevel"/>
    <w:tmpl w:val="774C2F48"/>
    <w:lvl w:ilvl="0" w:tplc="22127D0A">
      <w:start w:val="1"/>
      <w:numFmt w:val="lowerLetter"/>
      <w:lvlText w:val="%1."/>
      <w:lvlJc w:val="left"/>
      <w:pPr>
        <w:ind w:left="1530" w:hanging="360"/>
      </w:pPr>
      <w:rPr>
        <w:rFonts w:hint="default"/>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4" w15:restartNumberingAfterBreak="0">
    <w:nsid w:val="0CD87F1E"/>
    <w:multiLevelType w:val="hybridMultilevel"/>
    <w:tmpl w:val="FA3A0E46"/>
    <w:lvl w:ilvl="0" w:tplc="1D2C78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FE14D9A"/>
    <w:multiLevelType w:val="hybridMultilevel"/>
    <w:tmpl w:val="8DC2CA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7C5B2C"/>
    <w:multiLevelType w:val="hybridMultilevel"/>
    <w:tmpl w:val="07F230E4"/>
    <w:lvl w:ilvl="0" w:tplc="871CE496">
      <w:start w:val="1"/>
      <w:numFmt w:val="decimal"/>
      <w:lvlText w:val="%1."/>
      <w:lvlJc w:val="left"/>
      <w:pPr>
        <w:ind w:left="3240" w:hanging="360"/>
      </w:pPr>
      <w:rPr>
        <w:rFonts w:hint="default"/>
        <w:b w:val="0"/>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7" w15:restartNumberingAfterBreak="0">
    <w:nsid w:val="13D75CAA"/>
    <w:multiLevelType w:val="hybridMultilevel"/>
    <w:tmpl w:val="FCAC20E0"/>
    <w:lvl w:ilvl="0" w:tplc="5D560548">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8" w15:restartNumberingAfterBreak="0">
    <w:nsid w:val="179203BD"/>
    <w:multiLevelType w:val="multilevel"/>
    <w:tmpl w:val="0421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8E53FDA"/>
    <w:multiLevelType w:val="hybridMultilevel"/>
    <w:tmpl w:val="DFC662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7257C5"/>
    <w:multiLevelType w:val="hybridMultilevel"/>
    <w:tmpl w:val="D1D0A908"/>
    <w:lvl w:ilvl="0" w:tplc="39E21946">
      <w:start w:val="1"/>
      <w:numFmt w:val="decimal"/>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1" w15:restartNumberingAfterBreak="0">
    <w:nsid w:val="1A6E11C4"/>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197568D"/>
    <w:multiLevelType w:val="hybridMultilevel"/>
    <w:tmpl w:val="3970CF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3278B4"/>
    <w:multiLevelType w:val="hybridMultilevel"/>
    <w:tmpl w:val="5AE45C3E"/>
    <w:lvl w:ilvl="0" w:tplc="B21EB634">
      <w:start w:val="1"/>
      <w:numFmt w:val="decimal"/>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4" w15:restartNumberingAfterBreak="0">
    <w:nsid w:val="2CD521BE"/>
    <w:multiLevelType w:val="hybridMultilevel"/>
    <w:tmpl w:val="2E5E2530"/>
    <w:lvl w:ilvl="0" w:tplc="5914EB5E">
      <w:start w:val="1"/>
      <w:numFmt w:val="lowerLetter"/>
      <w:lvlText w:val="%1."/>
      <w:lvlJc w:val="left"/>
      <w:pPr>
        <w:ind w:left="1530" w:hanging="360"/>
      </w:pPr>
      <w:rPr>
        <w:rFonts w:hint="default"/>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15" w15:restartNumberingAfterBreak="0">
    <w:nsid w:val="32790177"/>
    <w:multiLevelType w:val="hybridMultilevel"/>
    <w:tmpl w:val="58E486AC"/>
    <w:lvl w:ilvl="0" w:tplc="FA0054B8">
      <w:start w:val="1"/>
      <w:numFmt w:val="lowerLetter"/>
      <w:lvlText w:val="%1."/>
      <w:lvlJc w:val="left"/>
      <w:pPr>
        <w:ind w:left="2880" w:hanging="360"/>
      </w:pPr>
      <w:rPr>
        <w:rFonts w:ascii="Times New Roman" w:eastAsia="Times New Roman" w:hAnsi="Times New Roman" w:cs="Times New Roman"/>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6" w15:restartNumberingAfterBreak="0">
    <w:nsid w:val="331D26FD"/>
    <w:multiLevelType w:val="hybridMultilevel"/>
    <w:tmpl w:val="632C002A"/>
    <w:lvl w:ilvl="0" w:tplc="0BA4D96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6D70F0A"/>
    <w:multiLevelType w:val="multilevel"/>
    <w:tmpl w:val="632878CA"/>
    <w:lvl w:ilvl="0">
      <w:start w:val="3"/>
      <w:numFmt w:val="decimal"/>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8363F5A"/>
    <w:multiLevelType w:val="hybridMultilevel"/>
    <w:tmpl w:val="4E74439C"/>
    <w:lvl w:ilvl="0" w:tplc="CDA00844">
      <w:start w:val="2"/>
      <w:numFmt w:val="decimal"/>
      <w:lvlText w:val="2.%1"/>
      <w:lvlJc w:val="left"/>
      <w:pPr>
        <w:ind w:left="153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1406DD0"/>
    <w:multiLevelType w:val="hybridMultilevel"/>
    <w:tmpl w:val="8BBAEE38"/>
    <w:lvl w:ilvl="0" w:tplc="C32C2BC4">
      <w:start w:val="6"/>
      <w:numFmt w:val="decimal"/>
      <w:lvlText w:val="3.%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68D4470"/>
    <w:multiLevelType w:val="hybridMultilevel"/>
    <w:tmpl w:val="3C88A2BA"/>
    <w:lvl w:ilvl="0" w:tplc="B7EA09C6">
      <w:start w:val="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50731E46"/>
    <w:multiLevelType w:val="multilevel"/>
    <w:tmpl w:val="48FA2B4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1D3553"/>
    <w:multiLevelType w:val="hybridMultilevel"/>
    <w:tmpl w:val="C1B487AA"/>
    <w:lvl w:ilvl="0" w:tplc="C50AC9F2">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3" w15:restartNumberingAfterBreak="0">
    <w:nsid w:val="55B2654B"/>
    <w:multiLevelType w:val="hybridMultilevel"/>
    <w:tmpl w:val="DC508096"/>
    <w:lvl w:ilvl="0" w:tplc="755CB2BC">
      <w:start w:val="1"/>
      <w:numFmt w:val="decimal"/>
      <w:lvlText w:val="%1."/>
      <w:lvlJc w:val="left"/>
      <w:pPr>
        <w:ind w:left="2160" w:hanging="360"/>
      </w:pPr>
      <w:rPr>
        <w:rFonts w:hint="default"/>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55DA5437"/>
    <w:multiLevelType w:val="hybridMultilevel"/>
    <w:tmpl w:val="F9F0F3C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72453C9"/>
    <w:multiLevelType w:val="hybridMultilevel"/>
    <w:tmpl w:val="8AECEA10"/>
    <w:lvl w:ilvl="0" w:tplc="AC3E502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990447A"/>
    <w:multiLevelType w:val="hybridMultilevel"/>
    <w:tmpl w:val="82CE8B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E1A5546"/>
    <w:multiLevelType w:val="multilevel"/>
    <w:tmpl w:val="4DDA05F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06250E3"/>
    <w:multiLevelType w:val="hybridMultilevel"/>
    <w:tmpl w:val="24AEB26C"/>
    <w:lvl w:ilvl="0" w:tplc="68004140">
      <w:start w:val="1"/>
      <w:numFmt w:val="lowerLetter"/>
      <w:lvlText w:val="%1."/>
      <w:lvlJc w:val="left"/>
      <w:pPr>
        <w:ind w:left="1944" w:hanging="360"/>
      </w:pPr>
      <w:rPr>
        <w:rFonts w:hint="default"/>
        <w:b/>
      </w:r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29" w15:restartNumberingAfterBreak="0">
    <w:nsid w:val="69802F0D"/>
    <w:multiLevelType w:val="multilevel"/>
    <w:tmpl w:val="916EB3E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E563034"/>
    <w:multiLevelType w:val="multilevel"/>
    <w:tmpl w:val="E2E87A66"/>
    <w:lvl w:ilvl="0">
      <w:start w:val="1"/>
      <w:numFmt w:val="decimal"/>
      <w:lvlText w:val="3.%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F0156A7"/>
    <w:multiLevelType w:val="hybridMultilevel"/>
    <w:tmpl w:val="CB66839E"/>
    <w:lvl w:ilvl="0" w:tplc="91DAF9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71581942"/>
    <w:multiLevelType w:val="hybridMultilevel"/>
    <w:tmpl w:val="A81A89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A114E0"/>
    <w:multiLevelType w:val="multilevel"/>
    <w:tmpl w:val="E4842D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5580E70"/>
    <w:multiLevelType w:val="hybridMultilevel"/>
    <w:tmpl w:val="1500FE44"/>
    <w:lvl w:ilvl="0" w:tplc="871CE496">
      <w:start w:val="1"/>
      <w:numFmt w:val="decimal"/>
      <w:lvlText w:val="%1."/>
      <w:lvlJc w:val="left"/>
      <w:pPr>
        <w:ind w:left="32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8AA642E"/>
    <w:multiLevelType w:val="multilevel"/>
    <w:tmpl w:val="58D8EE5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9E16EF6"/>
    <w:multiLevelType w:val="multilevel"/>
    <w:tmpl w:val="5774726E"/>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E9D10CA"/>
    <w:multiLevelType w:val="hybridMultilevel"/>
    <w:tmpl w:val="F43C3CDE"/>
    <w:lvl w:ilvl="0" w:tplc="3118BE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84888051">
    <w:abstractNumId w:val="25"/>
  </w:num>
  <w:num w:numId="2" w16cid:durableId="1603492821">
    <w:abstractNumId w:val="11"/>
  </w:num>
  <w:num w:numId="3" w16cid:durableId="436825913">
    <w:abstractNumId w:val="37"/>
  </w:num>
  <w:num w:numId="4" w16cid:durableId="1712731005">
    <w:abstractNumId w:val="5"/>
  </w:num>
  <w:num w:numId="5" w16cid:durableId="877816139">
    <w:abstractNumId w:val="14"/>
  </w:num>
  <w:num w:numId="6" w16cid:durableId="713192941">
    <w:abstractNumId w:val="0"/>
  </w:num>
  <w:num w:numId="7" w16cid:durableId="1398942828">
    <w:abstractNumId w:val="30"/>
  </w:num>
  <w:num w:numId="8" w16cid:durableId="1508248505">
    <w:abstractNumId w:val="29"/>
  </w:num>
  <w:num w:numId="9" w16cid:durableId="1699893524">
    <w:abstractNumId w:val="36"/>
  </w:num>
  <w:num w:numId="10" w16cid:durableId="1621304562">
    <w:abstractNumId w:val="18"/>
  </w:num>
  <w:num w:numId="11" w16cid:durableId="2092047386">
    <w:abstractNumId w:val="2"/>
  </w:num>
  <w:num w:numId="12" w16cid:durableId="747264143">
    <w:abstractNumId w:val="17"/>
  </w:num>
  <w:num w:numId="13" w16cid:durableId="1180391369">
    <w:abstractNumId w:val="19"/>
  </w:num>
  <w:num w:numId="14" w16cid:durableId="1324090265">
    <w:abstractNumId w:val="24"/>
  </w:num>
  <w:num w:numId="15" w16cid:durableId="1394739737">
    <w:abstractNumId w:val="3"/>
  </w:num>
  <w:num w:numId="16" w16cid:durableId="499079866">
    <w:abstractNumId w:val="35"/>
  </w:num>
  <w:num w:numId="17" w16cid:durableId="334114481">
    <w:abstractNumId w:val="28"/>
  </w:num>
  <w:num w:numId="18" w16cid:durableId="1852789996">
    <w:abstractNumId w:val="13"/>
  </w:num>
  <w:num w:numId="19" w16cid:durableId="1686249851">
    <w:abstractNumId w:val="22"/>
  </w:num>
  <w:num w:numId="20" w16cid:durableId="1203402296">
    <w:abstractNumId w:val="15"/>
  </w:num>
  <w:num w:numId="21" w16cid:durableId="2061593622">
    <w:abstractNumId w:val="23"/>
  </w:num>
  <w:num w:numId="22" w16cid:durableId="1355183091">
    <w:abstractNumId w:val="8"/>
  </w:num>
  <w:num w:numId="23" w16cid:durableId="101649912">
    <w:abstractNumId w:val="33"/>
  </w:num>
  <w:num w:numId="24" w16cid:durableId="1628585228">
    <w:abstractNumId w:val="21"/>
  </w:num>
  <w:num w:numId="25" w16cid:durableId="486945403">
    <w:abstractNumId w:val="10"/>
  </w:num>
  <w:num w:numId="26" w16cid:durableId="89132196">
    <w:abstractNumId w:val="1"/>
  </w:num>
  <w:num w:numId="27" w16cid:durableId="1893273574">
    <w:abstractNumId w:val="7"/>
  </w:num>
  <w:num w:numId="28" w16cid:durableId="1353919465">
    <w:abstractNumId w:val="16"/>
  </w:num>
  <w:num w:numId="29" w16cid:durableId="1828130287">
    <w:abstractNumId w:val="32"/>
  </w:num>
  <w:num w:numId="30" w16cid:durableId="1825395502">
    <w:abstractNumId w:val="31"/>
  </w:num>
  <w:num w:numId="31" w16cid:durableId="7489396">
    <w:abstractNumId w:val="9"/>
  </w:num>
  <w:num w:numId="32" w16cid:durableId="1926382745">
    <w:abstractNumId w:val="27"/>
  </w:num>
  <w:num w:numId="33" w16cid:durableId="1811097813">
    <w:abstractNumId w:val="4"/>
  </w:num>
  <w:num w:numId="34" w16cid:durableId="717510010">
    <w:abstractNumId w:val="12"/>
  </w:num>
  <w:num w:numId="35" w16cid:durableId="1188717695">
    <w:abstractNumId w:val="26"/>
  </w:num>
  <w:num w:numId="36" w16cid:durableId="1437024056">
    <w:abstractNumId w:val="20"/>
  </w:num>
  <w:num w:numId="37" w16cid:durableId="8870260">
    <w:abstractNumId w:val="6"/>
  </w:num>
  <w:num w:numId="38" w16cid:durableId="1793741560">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918"/>
    <w:rsid w:val="00001D15"/>
    <w:rsid w:val="000027AB"/>
    <w:rsid w:val="00005222"/>
    <w:rsid w:val="00011D24"/>
    <w:rsid w:val="00021EF1"/>
    <w:rsid w:val="000265E5"/>
    <w:rsid w:val="000266D5"/>
    <w:rsid w:val="00033507"/>
    <w:rsid w:val="00033EFB"/>
    <w:rsid w:val="000364CD"/>
    <w:rsid w:val="00041DCF"/>
    <w:rsid w:val="00051213"/>
    <w:rsid w:val="0006007E"/>
    <w:rsid w:val="000628E8"/>
    <w:rsid w:val="00063482"/>
    <w:rsid w:val="00070C4D"/>
    <w:rsid w:val="0007204C"/>
    <w:rsid w:val="00074767"/>
    <w:rsid w:val="00076A94"/>
    <w:rsid w:val="00081C2E"/>
    <w:rsid w:val="00086A77"/>
    <w:rsid w:val="00092F2F"/>
    <w:rsid w:val="00095209"/>
    <w:rsid w:val="00095FF2"/>
    <w:rsid w:val="000A0C0B"/>
    <w:rsid w:val="000A1466"/>
    <w:rsid w:val="000A3385"/>
    <w:rsid w:val="000A5CCF"/>
    <w:rsid w:val="000A5D2B"/>
    <w:rsid w:val="000A6BE5"/>
    <w:rsid w:val="000B3FB4"/>
    <w:rsid w:val="000C461F"/>
    <w:rsid w:val="000C6BBC"/>
    <w:rsid w:val="000C75FB"/>
    <w:rsid w:val="000E0541"/>
    <w:rsid w:val="000E37D5"/>
    <w:rsid w:val="000E7795"/>
    <w:rsid w:val="000E786D"/>
    <w:rsid w:val="000F0C4C"/>
    <w:rsid w:val="000F5343"/>
    <w:rsid w:val="00102FF7"/>
    <w:rsid w:val="00103C47"/>
    <w:rsid w:val="00104218"/>
    <w:rsid w:val="0011239B"/>
    <w:rsid w:val="001124FA"/>
    <w:rsid w:val="001179F2"/>
    <w:rsid w:val="00117F82"/>
    <w:rsid w:val="00120171"/>
    <w:rsid w:val="00133B10"/>
    <w:rsid w:val="00135265"/>
    <w:rsid w:val="001358A5"/>
    <w:rsid w:val="00142C3B"/>
    <w:rsid w:val="00144227"/>
    <w:rsid w:val="00147C29"/>
    <w:rsid w:val="00147DFB"/>
    <w:rsid w:val="001600C1"/>
    <w:rsid w:val="00161D66"/>
    <w:rsid w:val="00163417"/>
    <w:rsid w:val="00165B2C"/>
    <w:rsid w:val="00166699"/>
    <w:rsid w:val="00167992"/>
    <w:rsid w:val="00173269"/>
    <w:rsid w:val="00173C6E"/>
    <w:rsid w:val="00181F69"/>
    <w:rsid w:val="001904CA"/>
    <w:rsid w:val="00192C66"/>
    <w:rsid w:val="001968EB"/>
    <w:rsid w:val="0019764C"/>
    <w:rsid w:val="001A23BD"/>
    <w:rsid w:val="001A4288"/>
    <w:rsid w:val="001A4956"/>
    <w:rsid w:val="001B498D"/>
    <w:rsid w:val="001B6BE2"/>
    <w:rsid w:val="001B7CC5"/>
    <w:rsid w:val="001C1BC8"/>
    <w:rsid w:val="001C23C7"/>
    <w:rsid w:val="001C7A8A"/>
    <w:rsid w:val="001D2706"/>
    <w:rsid w:val="001E051C"/>
    <w:rsid w:val="001E077C"/>
    <w:rsid w:val="001E374F"/>
    <w:rsid w:val="001E4A2C"/>
    <w:rsid w:val="001E4BDC"/>
    <w:rsid w:val="001E681E"/>
    <w:rsid w:val="001F0A39"/>
    <w:rsid w:val="001F1D57"/>
    <w:rsid w:val="001F2167"/>
    <w:rsid w:val="001F2662"/>
    <w:rsid w:val="001F2864"/>
    <w:rsid w:val="001F3B37"/>
    <w:rsid w:val="001F58A3"/>
    <w:rsid w:val="001F7ED2"/>
    <w:rsid w:val="0020012F"/>
    <w:rsid w:val="00200305"/>
    <w:rsid w:val="00201E3F"/>
    <w:rsid w:val="002031E9"/>
    <w:rsid w:val="002051A3"/>
    <w:rsid w:val="00205DB8"/>
    <w:rsid w:val="00211571"/>
    <w:rsid w:val="002146D9"/>
    <w:rsid w:val="00245E36"/>
    <w:rsid w:val="00246B99"/>
    <w:rsid w:val="0025258D"/>
    <w:rsid w:val="0025399E"/>
    <w:rsid w:val="002557D4"/>
    <w:rsid w:val="00257A2B"/>
    <w:rsid w:val="00261608"/>
    <w:rsid w:val="00261732"/>
    <w:rsid w:val="002646BB"/>
    <w:rsid w:val="00266950"/>
    <w:rsid w:val="00271D9D"/>
    <w:rsid w:val="00273281"/>
    <w:rsid w:val="00273913"/>
    <w:rsid w:val="00280118"/>
    <w:rsid w:val="00281C98"/>
    <w:rsid w:val="0028514D"/>
    <w:rsid w:val="00291489"/>
    <w:rsid w:val="0029427A"/>
    <w:rsid w:val="002A0793"/>
    <w:rsid w:val="002A444C"/>
    <w:rsid w:val="002B012C"/>
    <w:rsid w:val="002B49C3"/>
    <w:rsid w:val="002B7DF0"/>
    <w:rsid w:val="002C060C"/>
    <w:rsid w:val="002C5226"/>
    <w:rsid w:val="002C6730"/>
    <w:rsid w:val="002C6740"/>
    <w:rsid w:val="002C7086"/>
    <w:rsid w:val="002D3095"/>
    <w:rsid w:val="002D6B01"/>
    <w:rsid w:val="002E1FB4"/>
    <w:rsid w:val="002E7C98"/>
    <w:rsid w:val="002F02A6"/>
    <w:rsid w:val="002F1EB4"/>
    <w:rsid w:val="002F46B7"/>
    <w:rsid w:val="002F57E4"/>
    <w:rsid w:val="00300513"/>
    <w:rsid w:val="0030191A"/>
    <w:rsid w:val="00303943"/>
    <w:rsid w:val="00304980"/>
    <w:rsid w:val="0031108B"/>
    <w:rsid w:val="00313DBF"/>
    <w:rsid w:val="003149E6"/>
    <w:rsid w:val="00315E64"/>
    <w:rsid w:val="003160F5"/>
    <w:rsid w:val="00316258"/>
    <w:rsid w:val="003169F7"/>
    <w:rsid w:val="00330C09"/>
    <w:rsid w:val="0033313B"/>
    <w:rsid w:val="00334E9C"/>
    <w:rsid w:val="0034326C"/>
    <w:rsid w:val="0034336D"/>
    <w:rsid w:val="00343413"/>
    <w:rsid w:val="0034540A"/>
    <w:rsid w:val="00350559"/>
    <w:rsid w:val="0035477F"/>
    <w:rsid w:val="00356EBF"/>
    <w:rsid w:val="00360474"/>
    <w:rsid w:val="00361492"/>
    <w:rsid w:val="0036453A"/>
    <w:rsid w:val="00365800"/>
    <w:rsid w:val="0036767D"/>
    <w:rsid w:val="003710FB"/>
    <w:rsid w:val="003731D0"/>
    <w:rsid w:val="0037496C"/>
    <w:rsid w:val="00380382"/>
    <w:rsid w:val="00381822"/>
    <w:rsid w:val="003832FF"/>
    <w:rsid w:val="00393E90"/>
    <w:rsid w:val="00396A5F"/>
    <w:rsid w:val="00396B7C"/>
    <w:rsid w:val="00396D28"/>
    <w:rsid w:val="003A6A05"/>
    <w:rsid w:val="003B1486"/>
    <w:rsid w:val="003B6B0C"/>
    <w:rsid w:val="003B75BD"/>
    <w:rsid w:val="003C0AC5"/>
    <w:rsid w:val="003C1682"/>
    <w:rsid w:val="003C4D5F"/>
    <w:rsid w:val="003E27F6"/>
    <w:rsid w:val="003E416C"/>
    <w:rsid w:val="003E5177"/>
    <w:rsid w:val="003E561D"/>
    <w:rsid w:val="003E5D36"/>
    <w:rsid w:val="003F33B6"/>
    <w:rsid w:val="003F497C"/>
    <w:rsid w:val="00401324"/>
    <w:rsid w:val="00401DCB"/>
    <w:rsid w:val="004024ED"/>
    <w:rsid w:val="004026E0"/>
    <w:rsid w:val="004034DB"/>
    <w:rsid w:val="00404189"/>
    <w:rsid w:val="0040594D"/>
    <w:rsid w:val="00406044"/>
    <w:rsid w:val="004064E2"/>
    <w:rsid w:val="0040652C"/>
    <w:rsid w:val="0040697D"/>
    <w:rsid w:val="00406B65"/>
    <w:rsid w:val="0041018E"/>
    <w:rsid w:val="004113A0"/>
    <w:rsid w:val="00415A65"/>
    <w:rsid w:val="004205AE"/>
    <w:rsid w:val="004231A0"/>
    <w:rsid w:val="004254BD"/>
    <w:rsid w:val="00431C7D"/>
    <w:rsid w:val="00433EBF"/>
    <w:rsid w:val="00434EFE"/>
    <w:rsid w:val="0044268E"/>
    <w:rsid w:val="004448B6"/>
    <w:rsid w:val="00447BC3"/>
    <w:rsid w:val="004507E3"/>
    <w:rsid w:val="00452041"/>
    <w:rsid w:val="004551E8"/>
    <w:rsid w:val="00461DA9"/>
    <w:rsid w:val="004630A2"/>
    <w:rsid w:val="00463724"/>
    <w:rsid w:val="004637AD"/>
    <w:rsid w:val="00463C6E"/>
    <w:rsid w:val="00466B31"/>
    <w:rsid w:val="0046797A"/>
    <w:rsid w:val="0047172C"/>
    <w:rsid w:val="00473708"/>
    <w:rsid w:val="00480BBF"/>
    <w:rsid w:val="0048662E"/>
    <w:rsid w:val="0048679C"/>
    <w:rsid w:val="0049186D"/>
    <w:rsid w:val="004943C1"/>
    <w:rsid w:val="004961F5"/>
    <w:rsid w:val="004A4C00"/>
    <w:rsid w:val="004A5838"/>
    <w:rsid w:val="004A676F"/>
    <w:rsid w:val="004A75B5"/>
    <w:rsid w:val="004B65EC"/>
    <w:rsid w:val="004C3071"/>
    <w:rsid w:val="004C3D9D"/>
    <w:rsid w:val="004C6212"/>
    <w:rsid w:val="004D2D1C"/>
    <w:rsid w:val="004D4EC6"/>
    <w:rsid w:val="004D792A"/>
    <w:rsid w:val="004E27E9"/>
    <w:rsid w:val="004E4F73"/>
    <w:rsid w:val="004F24C7"/>
    <w:rsid w:val="00501154"/>
    <w:rsid w:val="005032DF"/>
    <w:rsid w:val="0050554F"/>
    <w:rsid w:val="00520CD7"/>
    <w:rsid w:val="00527453"/>
    <w:rsid w:val="00537D13"/>
    <w:rsid w:val="0054134F"/>
    <w:rsid w:val="005466CA"/>
    <w:rsid w:val="00546A97"/>
    <w:rsid w:val="005558FA"/>
    <w:rsid w:val="00560C56"/>
    <w:rsid w:val="00561B9B"/>
    <w:rsid w:val="00564477"/>
    <w:rsid w:val="00594846"/>
    <w:rsid w:val="00594A6A"/>
    <w:rsid w:val="0059605D"/>
    <w:rsid w:val="005A3A49"/>
    <w:rsid w:val="005A5433"/>
    <w:rsid w:val="005A5A8A"/>
    <w:rsid w:val="005B0B0D"/>
    <w:rsid w:val="005B13D9"/>
    <w:rsid w:val="005B282B"/>
    <w:rsid w:val="005D0834"/>
    <w:rsid w:val="005D1841"/>
    <w:rsid w:val="005D3D26"/>
    <w:rsid w:val="005D3E14"/>
    <w:rsid w:val="005D3E8C"/>
    <w:rsid w:val="005D51F4"/>
    <w:rsid w:val="005D6954"/>
    <w:rsid w:val="005D6B49"/>
    <w:rsid w:val="005D7613"/>
    <w:rsid w:val="005D7A27"/>
    <w:rsid w:val="005D7D9C"/>
    <w:rsid w:val="005E089C"/>
    <w:rsid w:val="005E3E4C"/>
    <w:rsid w:val="005E403A"/>
    <w:rsid w:val="005E733D"/>
    <w:rsid w:val="005F173A"/>
    <w:rsid w:val="005F30B9"/>
    <w:rsid w:val="006028D9"/>
    <w:rsid w:val="00603FA6"/>
    <w:rsid w:val="006108E6"/>
    <w:rsid w:val="006114B5"/>
    <w:rsid w:val="00611B07"/>
    <w:rsid w:val="00614AA1"/>
    <w:rsid w:val="00614BAC"/>
    <w:rsid w:val="006164A1"/>
    <w:rsid w:val="00620FED"/>
    <w:rsid w:val="00622B4D"/>
    <w:rsid w:val="006235DA"/>
    <w:rsid w:val="00626152"/>
    <w:rsid w:val="00632C1E"/>
    <w:rsid w:val="00632E25"/>
    <w:rsid w:val="00635F1F"/>
    <w:rsid w:val="00641BC6"/>
    <w:rsid w:val="00642677"/>
    <w:rsid w:val="00645CBF"/>
    <w:rsid w:val="00646CA5"/>
    <w:rsid w:val="00657D79"/>
    <w:rsid w:val="00660334"/>
    <w:rsid w:val="006626ED"/>
    <w:rsid w:val="00662C8F"/>
    <w:rsid w:val="0066461D"/>
    <w:rsid w:val="00666231"/>
    <w:rsid w:val="00667A55"/>
    <w:rsid w:val="0067713D"/>
    <w:rsid w:val="0067787F"/>
    <w:rsid w:val="006779A8"/>
    <w:rsid w:val="006844DB"/>
    <w:rsid w:val="00686EAC"/>
    <w:rsid w:val="00691394"/>
    <w:rsid w:val="006937F9"/>
    <w:rsid w:val="0069388C"/>
    <w:rsid w:val="0069675A"/>
    <w:rsid w:val="006B3E6F"/>
    <w:rsid w:val="006B53C4"/>
    <w:rsid w:val="006B5B01"/>
    <w:rsid w:val="006C0ACF"/>
    <w:rsid w:val="006C61E4"/>
    <w:rsid w:val="006D0200"/>
    <w:rsid w:val="006D1052"/>
    <w:rsid w:val="006D38FE"/>
    <w:rsid w:val="006E54AE"/>
    <w:rsid w:val="00713510"/>
    <w:rsid w:val="007157BC"/>
    <w:rsid w:val="00715B3E"/>
    <w:rsid w:val="00715F49"/>
    <w:rsid w:val="00726F20"/>
    <w:rsid w:val="00730DE6"/>
    <w:rsid w:val="007358A1"/>
    <w:rsid w:val="0073613A"/>
    <w:rsid w:val="00736B02"/>
    <w:rsid w:val="007408DC"/>
    <w:rsid w:val="00742289"/>
    <w:rsid w:val="00746ACE"/>
    <w:rsid w:val="007500EE"/>
    <w:rsid w:val="007530C8"/>
    <w:rsid w:val="00754362"/>
    <w:rsid w:val="0075541C"/>
    <w:rsid w:val="00760BD6"/>
    <w:rsid w:val="0076152D"/>
    <w:rsid w:val="00761E4D"/>
    <w:rsid w:val="00763101"/>
    <w:rsid w:val="00765495"/>
    <w:rsid w:val="00767B75"/>
    <w:rsid w:val="00770C9C"/>
    <w:rsid w:val="0077665C"/>
    <w:rsid w:val="0078055A"/>
    <w:rsid w:val="0078250A"/>
    <w:rsid w:val="007836CB"/>
    <w:rsid w:val="00784F61"/>
    <w:rsid w:val="00787AAD"/>
    <w:rsid w:val="007955D5"/>
    <w:rsid w:val="00796379"/>
    <w:rsid w:val="007A18D9"/>
    <w:rsid w:val="007A4194"/>
    <w:rsid w:val="007A6EAE"/>
    <w:rsid w:val="007B28BC"/>
    <w:rsid w:val="007B2EFD"/>
    <w:rsid w:val="007B4BAD"/>
    <w:rsid w:val="007B7CC4"/>
    <w:rsid w:val="007C05EE"/>
    <w:rsid w:val="007C1BCB"/>
    <w:rsid w:val="007C3479"/>
    <w:rsid w:val="007C3B4E"/>
    <w:rsid w:val="007C6418"/>
    <w:rsid w:val="007D1D55"/>
    <w:rsid w:val="007D21B5"/>
    <w:rsid w:val="007D3FAF"/>
    <w:rsid w:val="007E4132"/>
    <w:rsid w:val="007E48C7"/>
    <w:rsid w:val="007E685E"/>
    <w:rsid w:val="007E6A07"/>
    <w:rsid w:val="007F0772"/>
    <w:rsid w:val="007F2531"/>
    <w:rsid w:val="0080356A"/>
    <w:rsid w:val="008053F5"/>
    <w:rsid w:val="00805A70"/>
    <w:rsid w:val="00807961"/>
    <w:rsid w:val="0081208C"/>
    <w:rsid w:val="008127FA"/>
    <w:rsid w:val="00815776"/>
    <w:rsid w:val="00820FC9"/>
    <w:rsid w:val="008225BA"/>
    <w:rsid w:val="008265A3"/>
    <w:rsid w:val="0083443C"/>
    <w:rsid w:val="00837A7E"/>
    <w:rsid w:val="008402D6"/>
    <w:rsid w:val="00840485"/>
    <w:rsid w:val="0084231B"/>
    <w:rsid w:val="00842CB0"/>
    <w:rsid w:val="00844015"/>
    <w:rsid w:val="008464FB"/>
    <w:rsid w:val="00846E42"/>
    <w:rsid w:val="0085080A"/>
    <w:rsid w:val="0085511B"/>
    <w:rsid w:val="00860896"/>
    <w:rsid w:val="00866A0B"/>
    <w:rsid w:val="00871086"/>
    <w:rsid w:val="00872FE3"/>
    <w:rsid w:val="00873711"/>
    <w:rsid w:val="00874ABA"/>
    <w:rsid w:val="00876CF7"/>
    <w:rsid w:val="00877570"/>
    <w:rsid w:val="008809D8"/>
    <w:rsid w:val="00885342"/>
    <w:rsid w:val="00890AD0"/>
    <w:rsid w:val="00893E7C"/>
    <w:rsid w:val="0089472E"/>
    <w:rsid w:val="008A4C88"/>
    <w:rsid w:val="008B0A4D"/>
    <w:rsid w:val="008B0B7F"/>
    <w:rsid w:val="008B3F84"/>
    <w:rsid w:val="008B76D8"/>
    <w:rsid w:val="008C112A"/>
    <w:rsid w:val="008D2E54"/>
    <w:rsid w:val="008D3747"/>
    <w:rsid w:val="008D6078"/>
    <w:rsid w:val="008D6382"/>
    <w:rsid w:val="008F0A7A"/>
    <w:rsid w:val="008F0D84"/>
    <w:rsid w:val="008F4CA3"/>
    <w:rsid w:val="008F74DB"/>
    <w:rsid w:val="008F7A80"/>
    <w:rsid w:val="00900D94"/>
    <w:rsid w:val="00900EAC"/>
    <w:rsid w:val="00911325"/>
    <w:rsid w:val="0091327B"/>
    <w:rsid w:val="00923906"/>
    <w:rsid w:val="00923AA7"/>
    <w:rsid w:val="00925F89"/>
    <w:rsid w:val="00927F92"/>
    <w:rsid w:val="0093329C"/>
    <w:rsid w:val="00941A98"/>
    <w:rsid w:val="009424AF"/>
    <w:rsid w:val="0094260C"/>
    <w:rsid w:val="0094391F"/>
    <w:rsid w:val="009451E1"/>
    <w:rsid w:val="00945676"/>
    <w:rsid w:val="00947FF8"/>
    <w:rsid w:val="00950997"/>
    <w:rsid w:val="00950BB9"/>
    <w:rsid w:val="00951FA7"/>
    <w:rsid w:val="00955154"/>
    <w:rsid w:val="00955AC1"/>
    <w:rsid w:val="00957CDE"/>
    <w:rsid w:val="00964EC4"/>
    <w:rsid w:val="0096593F"/>
    <w:rsid w:val="00966720"/>
    <w:rsid w:val="00966BE2"/>
    <w:rsid w:val="0097025B"/>
    <w:rsid w:val="00976340"/>
    <w:rsid w:val="0098276A"/>
    <w:rsid w:val="00982E8F"/>
    <w:rsid w:val="009878DB"/>
    <w:rsid w:val="00992CC0"/>
    <w:rsid w:val="009939D8"/>
    <w:rsid w:val="009B0F08"/>
    <w:rsid w:val="009B1253"/>
    <w:rsid w:val="009C0BF3"/>
    <w:rsid w:val="009C255C"/>
    <w:rsid w:val="009C3F6D"/>
    <w:rsid w:val="009C529F"/>
    <w:rsid w:val="009D098B"/>
    <w:rsid w:val="009E1097"/>
    <w:rsid w:val="009E3004"/>
    <w:rsid w:val="009E3D25"/>
    <w:rsid w:val="009E3D56"/>
    <w:rsid w:val="009E6BC9"/>
    <w:rsid w:val="009E6DC0"/>
    <w:rsid w:val="009F3678"/>
    <w:rsid w:val="009F4576"/>
    <w:rsid w:val="009F46BC"/>
    <w:rsid w:val="009F5045"/>
    <w:rsid w:val="009F57EC"/>
    <w:rsid w:val="009F5B8D"/>
    <w:rsid w:val="009F7B47"/>
    <w:rsid w:val="009F7B52"/>
    <w:rsid w:val="00A0708B"/>
    <w:rsid w:val="00A0720A"/>
    <w:rsid w:val="00A10987"/>
    <w:rsid w:val="00A10E4D"/>
    <w:rsid w:val="00A10E6C"/>
    <w:rsid w:val="00A15946"/>
    <w:rsid w:val="00A231EE"/>
    <w:rsid w:val="00A2513E"/>
    <w:rsid w:val="00A309C6"/>
    <w:rsid w:val="00A36095"/>
    <w:rsid w:val="00A55554"/>
    <w:rsid w:val="00A563D1"/>
    <w:rsid w:val="00A56E5C"/>
    <w:rsid w:val="00A577F8"/>
    <w:rsid w:val="00A57A08"/>
    <w:rsid w:val="00A630CE"/>
    <w:rsid w:val="00A642A8"/>
    <w:rsid w:val="00A72882"/>
    <w:rsid w:val="00A76C77"/>
    <w:rsid w:val="00A80BC9"/>
    <w:rsid w:val="00A80E16"/>
    <w:rsid w:val="00A8178D"/>
    <w:rsid w:val="00A84C5E"/>
    <w:rsid w:val="00A85B3C"/>
    <w:rsid w:val="00A93EC9"/>
    <w:rsid w:val="00A9445E"/>
    <w:rsid w:val="00A946A8"/>
    <w:rsid w:val="00A95993"/>
    <w:rsid w:val="00AA38D9"/>
    <w:rsid w:val="00AA69F2"/>
    <w:rsid w:val="00AB1083"/>
    <w:rsid w:val="00AB1D36"/>
    <w:rsid w:val="00AB3C2B"/>
    <w:rsid w:val="00AB740F"/>
    <w:rsid w:val="00AC0EFF"/>
    <w:rsid w:val="00AC3093"/>
    <w:rsid w:val="00AC713A"/>
    <w:rsid w:val="00AC7305"/>
    <w:rsid w:val="00AC7400"/>
    <w:rsid w:val="00AD026D"/>
    <w:rsid w:val="00AD6E0B"/>
    <w:rsid w:val="00AE0375"/>
    <w:rsid w:val="00AE06D7"/>
    <w:rsid w:val="00AE29CD"/>
    <w:rsid w:val="00AE39DA"/>
    <w:rsid w:val="00AE4E6E"/>
    <w:rsid w:val="00AF07A6"/>
    <w:rsid w:val="00AF4176"/>
    <w:rsid w:val="00AF727F"/>
    <w:rsid w:val="00B0561E"/>
    <w:rsid w:val="00B05764"/>
    <w:rsid w:val="00B064B4"/>
    <w:rsid w:val="00B07A96"/>
    <w:rsid w:val="00B1367B"/>
    <w:rsid w:val="00B14C46"/>
    <w:rsid w:val="00B166EF"/>
    <w:rsid w:val="00B21AF8"/>
    <w:rsid w:val="00B21C6F"/>
    <w:rsid w:val="00B21CBA"/>
    <w:rsid w:val="00B23236"/>
    <w:rsid w:val="00B232D2"/>
    <w:rsid w:val="00B23B0E"/>
    <w:rsid w:val="00B25889"/>
    <w:rsid w:val="00B3413C"/>
    <w:rsid w:val="00B35154"/>
    <w:rsid w:val="00B35E00"/>
    <w:rsid w:val="00B4598F"/>
    <w:rsid w:val="00B46B61"/>
    <w:rsid w:val="00B55F3E"/>
    <w:rsid w:val="00B575D0"/>
    <w:rsid w:val="00B64FAF"/>
    <w:rsid w:val="00B65838"/>
    <w:rsid w:val="00B66417"/>
    <w:rsid w:val="00B748AD"/>
    <w:rsid w:val="00B75BFB"/>
    <w:rsid w:val="00B75EBE"/>
    <w:rsid w:val="00B7636C"/>
    <w:rsid w:val="00B769F1"/>
    <w:rsid w:val="00B80265"/>
    <w:rsid w:val="00B81809"/>
    <w:rsid w:val="00B820C4"/>
    <w:rsid w:val="00B82B9B"/>
    <w:rsid w:val="00B84D96"/>
    <w:rsid w:val="00B91CE7"/>
    <w:rsid w:val="00B95683"/>
    <w:rsid w:val="00B95879"/>
    <w:rsid w:val="00BA1273"/>
    <w:rsid w:val="00BA73D3"/>
    <w:rsid w:val="00BB07E2"/>
    <w:rsid w:val="00BB15B3"/>
    <w:rsid w:val="00BB25AD"/>
    <w:rsid w:val="00BB5C81"/>
    <w:rsid w:val="00BC32EA"/>
    <w:rsid w:val="00BC73D9"/>
    <w:rsid w:val="00BD1155"/>
    <w:rsid w:val="00BD585C"/>
    <w:rsid w:val="00BD7A93"/>
    <w:rsid w:val="00BE2E68"/>
    <w:rsid w:val="00BF36D3"/>
    <w:rsid w:val="00BF3757"/>
    <w:rsid w:val="00BF47A1"/>
    <w:rsid w:val="00BF5CA4"/>
    <w:rsid w:val="00C01155"/>
    <w:rsid w:val="00C06CC8"/>
    <w:rsid w:val="00C201D6"/>
    <w:rsid w:val="00C20C81"/>
    <w:rsid w:val="00C23E7B"/>
    <w:rsid w:val="00C24911"/>
    <w:rsid w:val="00C30342"/>
    <w:rsid w:val="00C3058A"/>
    <w:rsid w:val="00C30A26"/>
    <w:rsid w:val="00C345FE"/>
    <w:rsid w:val="00C34E1B"/>
    <w:rsid w:val="00C37655"/>
    <w:rsid w:val="00C466F9"/>
    <w:rsid w:val="00C46C25"/>
    <w:rsid w:val="00C55831"/>
    <w:rsid w:val="00C625D7"/>
    <w:rsid w:val="00C709AE"/>
    <w:rsid w:val="00C70D68"/>
    <w:rsid w:val="00C71774"/>
    <w:rsid w:val="00C75176"/>
    <w:rsid w:val="00C76986"/>
    <w:rsid w:val="00C80B78"/>
    <w:rsid w:val="00C810CD"/>
    <w:rsid w:val="00C81BF7"/>
    <w:rsid w:val="00C82987"/>
    <w:rsid w:val="00C829E8"/>
    <w:rsid w:val="00C835DC"/>
    <w:rsid w:val="00C85E1F"/>
    <w:rsid w:val="00C91D3D"/>
    <w:rsid w:val="00CA1ACD"/>
    <w:rsid w:val="00CA1B37"/>
    <w:rsid w:val="00CA1C40"/>
    <w:rsid w:val="00CA2918"/>
    <w:rsid w:val="00CA2F79"/>
    <w:rsid w:val="00CA504A"/>
    <w:rsid w:val="00CA5CA0"/>
    <w:rsid w:val="00CB52DE"/>
    <w:rsid w:val="00CC3551"/>
    <w:rsid w:val="00CC728C"/>
    <w:rsid w:val="00CD36DA"/>
    <w:rsid w:val="00CD42B9"/>
    <w:rsid w:val="00CD6CAD"/>
    <w:rsid w:val="00CD74D1"/>
    <w:rsid w:val="00CE0877"/>
    <w:rsid w:val="00CE2438"/>
    <w:rsid w:val="00CE4852"/>
    <w:rsid w:val="00CF366E"/>
    <w:rsid w:val="00CF3F3C"/>
    <w:rsid w:val="00CF6051"/>
    <w:rsid w:val="00D00290"/>
    <w:rsid w:val="00D01C21"/>
    <w:rsid w:val="00D01FF4"/>
    <w:rsid w:val="00D11A61"/>
    <w:rsid w:val="00D12123"/>
    <w:rsid w:val="00D159EF"/>
    <w:rsid w:val="00D22DFC"/>
    <w:rsid w:val="00D23F3F"/>
    <w:rsid w:val="00D31C5F"/>
    <w:rsid w:val="00D32B71"/>
    <w:rsid w:val="00D33B76"/>
    <w:rsid w:val="00D34657"/>
    <w:rsid w:val="00D3778B"/>
    <w:rsid w:val="00D44575"/>
    <w:rsid w:val="00D469B0"/>
    <w:rsid w:val="00D47BE9"/>
    <w:rsid w:val="00D47E37"/>
    <w:rsid w:val="00D5049B"/>
    <w:rsid w:val="00D5196E"/>
    <w:rsid w:val="00D52AA7"/>
    <w:rsid w:val="00D52C06"/>
    <w:rsid w:val="00D54919"/>
    <w:rsid w:val="00D569D6"/>
    <w:rsid w:val="00D6045A"/>
    <w:rsid w:val="00D60915"/>
    <w:rsid w:val="00D60ED5"/>
    <w:rsid w:val="00D61929"/>
    <w:rsid w:val="00D6413D"/>
    <w:rsid w:val="00D67A10"/>
    <w:rsid w:val="00D712EA"/>
    <w:rsid w:val="00D73F2F"/>
    <w:rsid w:val="00D74A7F"/>
    <w:rsid w:val="00D770A4"/>
    <w:rsid w:val="00D80C2E"/>
    <w:rsid w:val="00D829B4"/>
    <w:rsid w:val="00D874DB"/>
    <w:rsid w:val="00D91B10"/>
    <w:rsid w:val="00D95A3A"/>
    <w:rsid w:val="00D9700A"/>
    <w:rsid w:val="00DA374E"/>
    <w:rsid w:val="00DA38E5"/>
    <w:rsid w:val="00DA5C0D"/>
    <w:rsid w:val="00DA6A1B"/>
    <w:rsid w:val="00DA7E88"/>
    <w:rsid w:val="00DB1420"/>
    <w:rsid w:val="00DB4E4D"/>
    <w:rsid w:val="00DC0DC4"/>
    <w:rsid w:val="00DC229C"/>
    <w:rsid w:val="00DD3D1F"/>
    <w:rsid w:val="00DD4BF3"/>
    <w:rsid w:val="00DD4C2B"/>
    <w:rsid w:val="00DD6DA6"/>
    <w:rsid w:val="00DE105B"/>
    <w:rsid w:val="00DE3105"/>
    <w:rsid w:val="00DF05DF"/>
    <w:rsid w:val="00DF0E9E"/>
    <w:rsid w:val="00DF4665"/>
    <w:rsid w:val="00DF7855"/>
    <w:rsid w:val="00E036B2"/>
    <w:rsid w:val="00E054B1"/>
    <w:rsid w:val="00E05EA3"/>
    <w:rsid w:val="00E1006A"/>
    <w:rsid w:val="00E158A1"/>
    <w:rsid w:val="00E26596"/>
    <w:rsid w:val="00E33EF6"/>
    <w:rsid w:val="00E35C47"/>
    <w:rsid w:val="00E4118E"/>
    <w:rsid w:val="00E421C4"/>
    <w:rsid w:val="00E51DF1"/>
    <w:rsid w:val="00E5203D"/>
    <w:rsid w:val="00E55558"/>
    <w:rsid w:val="00E56C29"/>
    <w:rsid w:val="00E622C1"/>
    <w:rsid w:val="00E62AB8"/>
    <w:rsid w:val="00E643A9"/>
    <w:rsid w:val="00E65898"/>
    <w:rsid w:val="00E67605"/>
    <w:rsid w:val="00E7131E"/>
    <w:rsid w:val="00E716F4"/>
    <w:rsid w:val="00E72C96"/>
    <w:rsid w:val="00E74D16"/>
    <w:rsid w:val="00E81946"/>
    <w:rsid w:val="00E8205A"/>
    <w:rsid w:val="00E85207"/>
    <w:rsid w:val="00E87655"/>
    <w:rsid w:val="00E9246D"/>
    <w:rsid w:val="00E929C8"/>
    <w:rsid w:val="00E94424"/>
    <w:rsid w:val="00E96D14"/>
    <w:rsid w:val="00EA1B89"/>
    <w:rsid w:val="00EA2830"/>
    <w:rsid w:val="00EA320D"/>
    <w:rsid w:val="00EA41F0"/>
    <w:rsid w:val="00EA57AE"/>
    <w:rsid w:val="00EA6CFD"/>
    <w:rsid w:val="00EB028B"/>
    <w:rsid w:val="00EB0ADE"/>
    <w:rsid w:val="00EB10B0"/>
    <w:rsid w:val="00EB4265"/>
    <w:rsid w:val="00EB5D75"/>
    <w:rsid w:val="00EC3E93"/>
    <w:rsid w:val="00EC5ABE"/>
    <w:rsid w:val="00EC7418"/>
    <w:rsid w:val="00ED07DE"/>
    <w:rsid w:val="00ED2732"/>
    <w:rsid w:val="00ED388E"/>
    <w:rsid w:val="00ED40BA"/>
    <w:rsid w:val="00EE1EC8"/>
    <w:rsid w:val="00EE3898"/>
    <w:rsid w:val="00EE6C4A"/>
    <w:rsid w:val="00EF10A7"/>
    <w:rsid w:val="00EF47B8"/>
    <w:rsid w:val="00EF4982"/>
    <w:rsid w:val="00EF4AB2"/>
    <w:rsid w:val="00EF6911"/>
    <w:rsid w:val="00F00561"/>
    <w:rsid w:val="00F00FC4"/>
    <w:rsid w:val="00F01C49"/>
    <w:rsid w:val="00F03516"/>
    <w:rsid w:val="00F04973"/>
    <w:rsid w:val="00F07B90"/>
    <w:rsid w:val="00F11062"/>
    <w:rsid w:val="00F113C5"/>
    <w:rsid w:val="00F2187E"/>
    <w:rsid w:val="00F2382F"/>
    <w:rsid w:val="00F2531A"/>
    <w:rsid w:val="00F26148"/>
    <w:rsid w:val="00F41B5A"/>
    <w:rsid w:val="00F4491B"/>
    <w:rsid w:val="00F53B9D"/>
    <w:rsid w:val="00F53D10"/>
    <w:rsid w:val="00F54BF6"/>
    <w:rsid w:val="00F553A8"/>
    <w:rsid w:val="00F617C4"/>
    <w:rsid w:val="00F624F5"/>
    <w:rsid w:val="00F62A53"/>
    <w:rsid w:val="00F66F5A"/>
    <w:rsid w:val="00F67C27"/>
    <w:rsid w:val="00F7008A"/>
    <w:rsid w:val="00F701D9"/>
    <w:rsid w:val="00F70835"/>
    <w:rsid w:val="00F71567"/>
    <w:rsid w:val="00F7492F"/>
    <w:rsid w:val="00F7799A"/>
    <w:rsid w:val="00F82D53"/>
    <w:rsid w:val="00F86B77"/>
    <w:rsid w:val="00F90694"/>
    <w:rsid w:val="00F950DD"/>
    <w:rsid w:val="00FA1DD6"/>
    <w:rsid w:val="00FA7F3E"/>
    <w:rsid w:val="00FB0164"/>
    <w:rsid w:val="00FB108E"/>
    <w:rsid w:val="00FB6F64"/>
    <w:rsid w:val="00FC068B"/>
    <w:rsid w:val="00FC212E"/>
    <w:rsid w:val="00FC2C75"/>
    <w:rsid w:val="00FC30B6"/>
    <w:rsid w:val="00FC60DC"/>
    <w:rsid w:val="00FD0973"/>
    <w:rsid w:val="00FD56C1"/>
    <w:rsid w:val="00FD7898"/>
    <w:rsid w:val="00FF190E"/>
    <w:rsid w:val="00FF228C"/>
    <w:rsid w:val="00FF41A2"/>
    <w:rsid w:val="00FF4F3B"/>
    <w:rsid w:val="00FF5470"/>
    <w:rsid w:val="00FF6E25"/>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A02C4E"/>
  <w15:docId w15:val="{5274D4AD-D3C4-45DE-B4B6-66D04BAF2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2D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611B07"/>
    <w:pPr>
      <w:keepNext/>
      <w:keepLines/>
      <w:numPr>
        <w:numId w:val="22"/>
      </w:numPr>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4231B"/>
    <w:pPr>
      <w:keepNext/>
      <w:keepLines/>
      <w:numPr>
        <w:ilvl w:val="1"/>
        <w:numId w:val="22"/>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557D4"/>
    <w:pPr>
      <w:keepNext/>
      <w:keepLines/>
      <w:numPr>
        <w:ilvl w:val="2"/>
        <w:numId w:val="2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557D4"/>
    <w:pPr>
      <w:keepNext/>
      <w:keepLines/>
      <w:numPr>
        <w:ilvl w:val="3"/>
        <w:numId w:val="2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557D4"/>
    <w:pPr>
      <w:keepNext/>
      <w:keepLines/>
      <w:numPr>
        <w:ilvl w:val="4"/>
        <w:numId w:val="2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557D4"/>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557D4"/>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57D4"/>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557D4"/>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918"/>
    <w:rPr>
      <w:color w:val="0000FF" w:themeColor="hyperlink"/>
      <w:u w:val="single"/>
    </w:rPr>
  </w:style>
  <w:style w:type="paragraph" w:styleId="ListParagraph">
    <w:name w:val="List Paragraph"/>
    <w:basedOn w:val="Normal"/>
    <w:uiPriority w:val="34"/>
    <w:qFormat/>
    <w:rsid w:val="00EF47B8"/>
    <w:pPr>
      <w:ind w:left="720"/>
      <w:contextualSpacing/>
    </w:pPr>
  </w:style>
  <w:style w:type="table" w:styleId="TableGrid">
    <w:name w:val="Table Grid"/>
    <w:basedOn w:val="TableNormal"/>
    <w:uiPriority w:val="59"/>
    <w:rsid w:val="00E10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530C8"/>
    <w:rPr>
      <w:rFonts w:ascii="Tahoma" w:hAnsi="Tahoma" w:cs="Tahoma"/>
      <w:sz w:val="16"/>
      <w:szCs w:val="16"/>
    </w:rPr>
  </w:style>
  <w:style w:type="character" w:customStyle="1" w:styleId="BalloonTextChar">
    <w:name w:val="Balloon Text Char"/>
    <w:basedOn w:val="DefaultParagraphFont"/>
    <w:link w:val="BalloonText"/>
    <w:uiPriority w:val="99"/>
    <w:semiHidden/>
    <w:rsid w:val="007530C8"/>
    <w:rPr>
      <w:rFonts w:ascii="Tahoma" w:eastAsia="Times New Roman" w:hAnsi="Tahoma" w:cs="Tahoma"/>
      <w:sz w:val="16"/>
      <w:szCs w:val="16"/>
      <w:lang w:val="en-US"/>
    </w:rPr>
  </w:style>
  <w:style w:type="paragraph" w:styleId="Header">
    <w:name w:val="header"/>
    <w:basedOn w:val="Normal"/>
    <w:link w:val="HeaderChar"/>
    <w:uiPriority w:val="99"/>
    <w:unhideWhenUsed/>
    <w:rsid w:val="00FA7F3E"/>
    <w:pPr>
      <w:tabs>
        <w:tab w:val="center" w:pos="4513"/>
        <w:tab w:val="right" w:pos="9026"/>
      </w:tabs>
    </w:pPr>
  </w:style>
  <w:style w:type="character" w:customStyle="1" w:styleId="HeaderChar">
    <w:name w:val="Header Char"/>
    <w:basedOn w:val="DefaultParagraphFont"/>
    <w:link w:val="Header"/>
    <w:uiPriority w:val="99"/>
    <w:rsid w:val="00FA7F3E"/>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A7F3E"/>
    <w:pPr>
      <w:tabs>
        <w:tab w:val="center" w:pos="4513"/>
        <w:tab w:val="right" w:pos="9026"/>
      </w:tabs>
    </w:pPr>
  </w:style>
  <w:style w:type="character" w:customStyle="1" w:styleId="FooterChar">
    <w:name w:val="Footer Char"/>
    <w:basedOn w:val="DefaultParagraphFont"/>
    <w:link w:val="Footer"/>
    <w:uiPriority w:val="99"/>
    <w:rsid w:val="00FA7F3E"/>
    <w:rPr>
      <w:rFonts w:ascii="Times New Roman" w:eastAsia="Times New Roman" w:hAnsi="Times New Roman" w:cs="Times New Roman"/>
      <w:sz w:val="24"/>
      <w:szCs w:val="24"/>
      <w:lang w:val="en-US"/>
    </w:rPr>
  </w:style>
  <w:style w:type="paragraph" w:styleId="NoSpacing">
    <w:name w:val="No Spacing"/>
    <w:uiPriority w:val="1"/>
    <w:qFormat/>
    <w:rsid w:val="00FA7F3E"/>
    <w:pPr>
      <w:spacing w:after="0" w:line="240" w:lineRule="auto"/>
    </w:pPr>
    <w:rPr>
      <w:lang w:val="en-GB"/>
    </w:rPr>
  </w:style>
  <w:style w:type="character" w:customStyle="1" w:styleId="Heading1Char">
    <w:name w:val="Heading 1 Char"/>
    <w:basedOn w:val="DefaultParagraphFont"/>
    <w:link w:val="Heading1"/>
    <w:uiPriority w:val="9"/>
    <w:rsid w:val="00611B07"/>
    <w:rPr>
      <w:rFonts w:asciiTheme="majorHAnsi" w:eastAsiaTheme="majorEastAsia" w:hAnsiTheme="majorHAnsi" w:cstheme="majorBidi"/>
      <w:b/>
      <w:bCs/>
      <w:color w:val="365F91" w:themeColor="accent1" w:themeShade="BF"/>
      <w:sz w:val="28"/>
      <w:szCs w:val="28"/>
      <w:lang w:val="en-US"/>
    </w:rPr>
  </w:style>
  <w:style w:type="paragraph" w:styleId="TOCHeading">
    <w:name w:val="TOC Heading"/>
    <w:basedOn w:val="Heading1"/>
    <w:next w:val="Normal"/>
    <w:uiPriority w:val="39"/>
    <w:unhideWhenUsed/>
    <w:qFormat/>
    <w:rsid w:val="0084231B"/>
    <w:pPr>
      <w:outlineLvl w:val="9"/>
    </w:pPr>
    <w:rPr>
      <w:lang w:eastAsia="ja-JP"/>
    </w:rPr>
  </w:style>
  <w:style w:type="paragraph" w:styleId="TOC1">
    <w:name w:val="toc 1"/>
    <w:basedOn w:val="Normal"/>
    <w:next w:val="Normal"/>
    <w:autoRedefine/>
    <w:uiPriority w:val="39"/>
    <w:unhideWhenUsed/>
    <w:rsid w:val="0084231B"/>
    <w:pPr>
      <w:spacing w:after="100"/>
    </w:pPr>
  </w:style>
  <w:style w:type="character" w:customStyle="1" w:styleId="Heading2Char">
    <w:name w:val="Heading 2 Char"/>
    <w:basedOn w:val="DefaultParagraphFont"/>
    <w:link w:val="Heading2"/>
    <w:uiPriority w:val="9"/>
    <w:rsid w:val="0084231B"/>
    <w:rPr>
      <w:rFonts w:asciiTheme="majorHAnsi" w:eastAsiaTheme="majorEastAsia" w:hAnsiTheme="majorHAnsi" w:cstheme="majorBidi"/>
      <w:b/>
      <w:bCs/>
      <w:color w:val="4F81BD" w:themeColor="accent1"/>
      <w:sz w:val="26"/>
      <w:szCs w:val="26"/>
      <w:lang w:val="en-US"/>
    </w:rPr>
  </w:style>
  <w:style w:type="paragraph" w:styleId="TOC2">
    <w:name w:val="toc 2"/>
    <w:basedOn w:val="Normal"/>
    <w:next w:val="Normal"/>
    <w:autoRedefine/>
    <w:uiPriority w:val="39"/>
    <w:unhideWhenUsed/>
    <w:rsid w:val="00A630CE"/>
    <w:pPr>
      <w:spacing w:after="100"/>
      <w:ind w:left="240"/>
    </w:pPr>
  </w:style>
  <w:style w:type="paragraph" w:styleId="FootnoteText">
    <w:name w:val="footnote text"/>
    <w:basedOn w:val="Normal"/>
    <w:link w:val="FootnoteTextChar"/>
    <w:uiPriority w:val="99"/>
    <w:semiHidden/>
    <w:unhideWhenUsed/>
    <w:rsid w:val="00C625D7"/>
    <w:rPr>
      <w:sz w:val="20"/>
      <w:szCs w:val="20"/>
    </w:rPr>
  </w:style>
  <w:style w:type="character" w:customStyle="1" w:styleId="FootnoteTextChar">
    <w:name w:val="Footnote Text Char"/>
    <w:basedOn w:val="DefaultParagraphFont"/>
    <w:link w:val="FootnoteText"/>
    <w:uiPriority w:val="99"/>
    <w:semiHidden/>
    <w:rsid w:val="00C625D7"/>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C625D7"/>
    <w:rPr>
      <w:vertAlign w:val="superscript"/>
    </w:rPr>
  </w:style>
  <w:style w:type="character" w:customStyle="1" w:styleId="Heading3Char">
    <w:name w:val="Heading 3 Char"/>
    <w:basedOn w:val="DefaultParagraphFont"/>
    <w:link w:val="Heading3"/>
    <w:uiPriority w:val="9"/>
    <w:rsid w:val="002557D4"/>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semiHidden/>
    <w:rsid w:val="002557D4"/>
    <w:rPr>
      <w:rFonts w:asciiTheme="majorHAnsi" w:eastAsiaTheme="majorEastAsia" w:hAnsiTheme="majorHAnsi" w:cstheme="majorBidi"/>
      <w:b/>
      <w:bCs/>
      <w:i/>
      <w:iCs/>
      <w:color w:val="4F81BD" w:themeColor="accent1"/>
      <w:sz w:val="24"/>
      <w:szCs w:val="24"/>
      <w:lang w:val="en-US"/>
    </w:rPr>
  </w:style>
  <w:style w:type="character" w:customStyle="1" w:styleId="Heading5Char">
    <w:name w:val="Heading 5 Char"/>
    <w:basedOn w:val="DefaultParagraphFont"/>
    <w:link w:val="Heading5"/>
    <w:uiPriority w:val="9"/>
    <w:semiHidden/>
    <w:rsid w:val="002557D4"/>
    <w:rPr>
      <w:rFonts w:asciiTheme="majorHAnsi" w:eastAsiaTheme="majorEastAsia" w:hAnsiTheme="majorHAnsi" w:cstheme="majorBidi"/>
      <w:color w:val="243F60" w:themeColor="accent1" w:themeShade="7F"/>
      <w:sz w:val="24"/>
      <w:szCs w:val="24"/>
      <w:lang w:val="en-US"/>
    </w:rPr>
  </w:style>
  <w:style w:type="character" w:customStyle="1" w:styleId="Heading6Char">
    <w:name w:val="Heading 6 Char"/>
    <w:basedOn w:val="DefaultParagraphFont"/>
    <w:link w:val="Heading6"/>
    <w:uiPriority w:val="9"/>
    <w:semiHidden/>
    <w:rsid w:val="002557D4"/>
    <w:rPr>
      <w:rFonts w:asciiTheme="majorHAnsi" w:eastAsiaTheme="majorEastAsia" w:hAnsiTheme="majorHAnsi" w:cstheme="majorBidi"/>
      <w:i/>
      <w:iCs/>
      <w:color w:val="243F60" w:themeColor="accent1" w:themeShade="7F"/>
      <w:sz w:val="24"/>
      <w:szCs w:val="24"/>
      <w:lang w:val="en-US"/>
    </w:rPr>
  </w:style>
  <w:style w:type="character" w:customStyle="1" w:styleId="Heading7Char">
    <w:name w:val="Heading 7 Char"/>
    <w:basedOn w:val="DefaultParagraphFont"/>
    <w:link w:val="Heading7"/>
    <w:uiPriority w:val="9"/>
    <w:semiHidden/>
    <w:rsid w:val="002557D4"/>
    <w:rPr>
      <w:rFonts w:asciiTheme="majorHAnsi" w:eastAsiaTheme="majorEastAsia" w:hAnsiTheme="majorHAnsi" w:cstheme="majorBidi"/>
      <w:i/>
      <w:iCs/>
      <w:color w:val="404040" w:themeColor="text1" w:themeTint="BF"/>
      <w:sz w:val="24"/>
      <w:szCs w:val="24"/>
      <w:lang w:val="en-US"/>
    </w:rPr>
  </w:style>
  <w:style w:type="character" w:customStyle="1" w:styleId="Heading8Char">
    <w:name w:val="Heading 8 Char"/>
    <w:basedOn w:val="DefaultParagraphFont"/>
    <w:link w:val="Heading8"/>
    <w:uiPriority w:val="9"/>
    <w:semiHidden/>
    <w:rsid w:val="002557D4"/>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2557D4"/>
    <w:rPr>
      <w:rFonts w:asciiTheme="majorHAnsi" w:eastAsiaTheme="majorEastAsia" w:hAnsiTheme="majorHAnsi" w:cstheme="majorBidi"/>
      <w:i/>
      <w:iCs/>
      <w:color w:val="404040" w:themeColor="text1" w:themeTint="BF"/>
      <w:sz w:val="20"/>
      <w:szCs w:val="20"/>
      <w:lang w:val="en-US"/>
    </w:rPr>
  </w:style>
  <w:style w:type="paragraph" w:styleId="TOC3">
    <w:name w:val="toc 3"/>
    <w:basedOn w:val="Normal"/>
    <w:next w:val="Normal"/>
    <w:autoRedefine/>
    <w:uiPriority w:val="39"/>
    <w:unhideWhenUsed/>
    <w:rsid w:val="00DA6A1B"/>
    <w:pPr>
      <w:spacing w:after="100"/>
      <w:ind w:left="480"/>
    </w:pPr>
  </w:style>
  <w:style w:type="paragraph" w:styleId="NormalWeb">
    <w:name w:val="Normal (Web)"/>
    <w:basedOn w:val="Normal"/>
    <w:uiPriority w:val="99"/>
    <w:unhideWhenUsed/>
    <w:rsid w:val="009C255C"/>
    <w:pPr>
      <w:spacing w:before="100" w:beforeAutospacing="1" w:after="100" w:afterAutospacing="1"/>
    </w:pPr>
    <w:rPr>
      <w:lang w:val="id-ID" w:eastAsia="id-ID"/>
    </w:rPr>
  </w:style>
  <w:style w:type="character" w:styleId="FollowedHyperlink">
    <w:name w:val="FollowedHyperlink"/>
    <w:basedOn w:val="DefaultParagraphFont"/>
    <w:uiPriority w:val="99"/>
    <w:semiHidden/>
    <w:unhideWhenUsed/>
    <w:rsid w:val="00F54BF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157155">
      <w:bodyDiv w:val="1"/>
      <w:marLeft w:val="0"/>
      <w:marRight w:val="0"/>
      <w:marTop w:val="0"/>
      <w:marBottom w:val="0"/>
      <w:divBdr>
        <w:top w:val="none" w:sz="0" w:space="0" w:color="auto"/>
        <w:left w:val="none" w:sz="0" w:space="0" w:color="auto"/>
        <w:bottom w:val="none" w:sz="0" w:space="0" w:color="auto"/>
        <w:right w:val="none" w:sz="0" w:space="0" w:color="auto"/>
      </w:divBdr>
    </w:div>
    <w:div w:id="133106804">
      <w:bodyDiv w:val="1"/>
      <w:marLeft w:val="0"/>
      <w:marRight w:val="0"/>
      <w:marTop w:val="0"/>
      <w:marBottom w:val="0"/>
      <w:divBdr>
        <w:top w:val="none" w:sz="0" w:space="0" w:color="auto"/>
        <w:left w:val="none" w:sz="0" w:space="0" w:color="auto"/>
        <w:bottom w:val="none" w:sz="0" w:space="0" w:color="auto"/>
        <w:right w:val="none" w:sz="0" w:space="0" w:color="auto"/>
      </w:divBdr>
    </w:div>
    <w:div w:id="135294105">
      <w:bodyDiv w:val="1"/>
      <w:marLeft w:val="0"/>
      <w:marRight w:val="0"/>
      <w:marTop w:val="0"/>
      <w:marBottom w:val="0"/>
      <w:divBdr>
        <w:top w:val="none" w:sz="0" w:space="0" w:color="auto"/>
        <w:left w:val="none" w:sz="0" w:space="0" w:color="auto"/>
        <w:bottom w:val="none" w:sz="0" w:space="0" w:color="auto"/>
        <w:right w:val="none" w:sz="0" w:space="0" w:color="auto"/>
      </w:divBdr>
    </w:div>
    <w:div w:id="284774626">
      <w:bodyDiv w:val="1"/>
      <w:marLeft w:val="0"/>
      <w:marRight w:val="0"/>
      <w:marTop w:val="0"/>
      <w:marBottom w:val="0"/>
      <w:divBdr>
        <w:top w:val="none" w:sz="0" w:space="0" w:color="auto"/>
        <w:left w:val="none" w:sz="0" w:space="0" w:color="auto"/>
        <w:bottom w:val="none" w:sz="0" w:space="0" w:color="auto"/>
        <w:right w:val="none" w:sz="0" w:space="0" w:color="auto"/>
      </w:divBdr>
    </w:div>
    <w:div w:id="354816194">
      <w:bodyDiv w:val="1"/>
      <w:marLeft w:val="0"/>
      <w:marRight w:val="0"/>
      <w:marTop w:val="0"/>
      <w:marBottom w:val="0"/>
      <w:divBdr>
        <w:top w:val="none" w:sz="0" w:space="0" w:color="auto"/>
        <w:left w:val="none" w:sz="0" w:space="0" w:color="auto"/>
        <w:bottom w:val="none" w:sz="0" w:space="0" w:color="auto"/>
        <w:right w:val="none" w:sz="0" w:space="0" w:color="auto"/>
      </w:divBdr>
    </w:div>
    <w:div w:id="428238648">
      <w:bodyDiv w:val="1"/>
      <w:marLeft w:val="0"/>
      <w:marRight w:val="0"/>
      <w:marTop w:val="0"/>
      <w:marBottom w:val="0"/>
      <w:divBdr>
        <w:top w:val="none" w:sz="0" w:space="0" w:color="auto"/>
        <w:left w:val="none" w:sz="0" w:space="0" w:color="auto"/>
        <w:bottom w:val="none" w:sz="0" w:space="0" w:color="auto"/>
        <w:right w:val="none" w:sz="0" w:space="0" w:color="auto"/>
      </w:divBdr>
    </w:div>
    <w:div w:id="446628310">
      <w:bodyDiv w:val="1"/>
      <w:marLeft w:val="0"/>
      <w:marRight w:val="0"/>
      <w:marTop w:val="0"/>
      <w:marBottom w:val="0"/>
      <w:divBdr>
        <w:top w:val="none" w:sz="0" w:space="0" w:color="auto"/>
        <w:left w:val="none" w:sz="0" w:space="0" w:color="auto"/>
        <w:bottom w:val="none" w:sz="0" w:space="0" w:color="auto"/>
        <w:right w:val="none" w:sz="0" w:space="0" w:color="auto"/>
      </w:divBdr>
    </w:div>
    <w:div w:id="517737799">
      <w:bodyDiv w:val="1"/>
      <w:marLeft w:val="0"/>
      <w:marRight w:val="0"/>
      <w:marTop w:val="0"/>
      <w:marBottom w:val="0"/>
      <w:divBdr>
        <w:top w:val="none" w:sz="0" w:space="0" w:color="auto"/>
        <w:left w:val="none" w:sz="0" w:space="0" w:color="auto"/>
        <w:bottom w:val="none" w:sz="0" w:space="0" w:color="auto"/>
        <w:right w:val="none" w:sz="0" w:space="0" w:color="auto"/>
      </w:divBdr>
    </w:div>
    <w:div w:id="783500100">
      <w:bodyDiv w:val="1"/>
      <w:marLeft w:val="0"/>
      <w:marRight w:val="0"/>
      <w:marTop w:val="0"/>
      <w:marBottom w:val="0"/>
      <w:divBdr>
        <w:top w:val="none" w:sz="0" w:space="0" w:color="auto"/>
        <w:left w:val="none" w:sz="0" w:space="0" w:color="auto"/>
        <w:bottom w:val="none" w:sz="0" w:space="0" w:color="auto"/>
        <w:right w:val="none" w:sz="0" w:space="0" w:color="auto"/>
      </w:divBdr>
    </w:div>
    <w:div w:id="893004096">
      <w:bodyDiv w:val="1"/>
      <w:marLeft w:val="0"/>
      <w:marRight w:val="0"/>
      <w:marTop w:val="0"/>
      <w:marBottom w:val="0"/>
      <w:divBdr>
        <w:top w:val="none" w:sz="0" w:space="0" w:color="auto"/>
        <w:left w:val="none" w:sz="0" w:space="0" w:color="auto"/>
        <w:bottom w:val="none" w:sz="0" w:space="0" w:color="auto"/>
        <w:right w:val="none" w:sz="0" w:space="0" w:color="auto"/>
      </w:divBdr>
    </w:div>
    <w:div w:id="925454492">
      <w:bodyDiv w:val="1"/>
      <w:marLeft w:val="0"/>
      <w:marRight w:val="0"/>
      <w:marTop w:val="0"/>
      <w:marBottom w:val="0"/>
      <w:divBdr>
        <w:top w:val="none" w:sz="0" w:space="0" w:color="auto"/>
        <w:left w:val="none" w:sz="0" w:space="0" w:color="auto"/>
        <w:bottom w:val="none" w:sz="0" w:space="0" w:color="auto"/>
        <w:right w:val="none" w:sz="0" w:space="0" w:color="auto"/>
      </w:divBdr>
    </w:div>
    <w:div w:id="935985916">
      <w:bodyDiv w:val="1"/>
      <w:marLeft w:val="0"/>
      <w:marRight w:val="0"/>
      <w:marTop w:val="0"/>
      <w:marBottom w:val="0"/>
      <w:divBdr>
        <w:top w:val="none" w:sz="0" w:space="0" w:color="auto"/>
        <w:left w:val="none" w:sz="0" w:space="0" w:color="auto"/>
        <w:bottom w:val="none" w:sz="0" w:space="0" w:color="auto"/>
        <w:right w:val="none" w:sz="0" w:space="0" w:color="auto"/>
      </w:divBdr>
    </w:div>
    <w:div w:id="1184593155">
      <w:bodyDiv w:val="1"/>
      <w:marLeft w:val="0"/>
      <w:marRight w:val="0"/>
      <w:marTop w:val="0"/>
      <w:marBottom w:val="0"/>
      <w:divBdr>
        <w:top w:val="none" w:sz="0" w:space="0" w:color="auto"/>
        <w:left w:val="none" w:sz="0" w:space="0" w:color="auto"/>
        <w:bottom w:val="none" w:sz="0" w:space="0" w:color="auto"/>
        <w:right w:val="none" w:sz="0" w:space="0" w:color="auto"/>
      </w:divBdr>
    </w:div>
    <w:div w:id="1330717170">
      <w:bodyDiv w:val="1"/>
      <w:marLeft w:val="0"/>
      <w:marRight w:val="0"/>
      <w:marTop w:val="0"/>
      <w:marBottom w:val="0"/>
      <w:divBdr>
        <w:top w:val="none" w:sz="0" w:space="0" w:color="auto"/>
        <w:left w:val="none" w:sz="0" w:space="0" w:color="auto"/>
        <w:bottom w:val="none" w:sz="0" w:space="0" w:color="auto"/>
        <w:right w:val="none" w:sz="0" w:space="0" w:color="auto"/>
      </w:divBdr>
    </w:div>
    <w:div w:id="1636333729">
      <w:bodyDiv w:val="1"/>
      <w:marLeft w:val="0"/>
      <w:marRight w:val="0"/>
      <w:marTop w:val="0"/>
      <w:marBottom w:val="0"/>
      <w:divBdr>
        <w:top w:val="none" w:sz="0" w:space="0" w:color="auto"/>
        <w:left w:val="none" w:sz="0" w:space="0" w:color="auto"/>
        <w:bottom w:val="none" w:sz="0" w:space="0" w:color="auto"/>
        <w:right w:val="none" w:sz="0" w:space="0" w:color="auto"/>
      </w:divBdr>
    </w:div>
    <w:div w:id="2100439817">
      <w:bodyDiv w:val="1"/>
      <w:marLeft w:val="0"/>
      <w:marRight w:val="0"/>
      <w:marTop w:val="0"/>
      <w:marBottom w:val="0"/>
      <w:divBdr>
        <w:top w:val="none" w:sz="0" w:space="0" w:color="auto"/>
        <w:left w:val="none" w:sz="0" w:space="0" w:color="auto"/>
        <w:bottom w:val="none" w:sz="0" w:space="0" w:color="auto"/>
        <w:right w:val="none" w:sz="0" w:space="0" w:color="auto"/>
      </w:divBdr>
    </w:div>
    <w:div w:id="2124374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rive.google.com/drive/folders/1Z8WCd7l28aXXdrR1hTPg1o0v_oCVpe_L" TargetMode="External"/><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rive.google.com/drive/folders/1MYZyFQZFHH6mRspPvOQlB3aKM4OqH0hE"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drive/folders/1Ys5QgTel_XpNgntY_2MOr4Q6W1oVQASe"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https://drive.google.com/drive/folders/1yco8OeYhMy6Xz6SoYxHeQfTu24mJ_gFJ%20" TargetMode="Externa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D41BC-5E8E-49C2-9720-94DDE756D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285</Words>
  <Characters>1302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ulu Ul Mar'ati</cp:lastModifiedBy>
  <cp:revision>2</cp:revision>
  <cp:lastPrinted>2023-08-07T01:05:00Z</cp:lastPrinted>
  <dcterms:created xsi:type="dcterms:W3CDTF">2023-08-15T05:39:00Z</dcterms:created>
  <dcterms:modified xsi:type="dcterms:W3CDTF">2023-08-15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ae8adf-15da-3ee8-8dd8-129235bb65cf</vt:lpwstr>
  </property>
  <property fmtid="{D5CDD505-2E9C-101B-9397-08002B2CF9AE}" pid="24" name="Mendeley Citation Style_1">
    <vt:lpwstr>http://www.zotero.org/styles/apa</vt:lpwstr>
  </property>
</Properties>
</file>